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5704CCD" w14:textId="2E281B0D" w:rsidR="00D951B3" w:rsidRPr="001875E6" w:rsidRDefault="00E6516F">
      <w:pPr>
        <w:pStyle w:val="Ttulo1"/>
      </w:pPr>
      <w:r w:rsidRPr="001875E6">
        <w:t xml:space="preserve">3. </w:t>
      </w:r>
      <w:r w:rsidR="00F57A9F" w:rsidRPr="001875E6">
        <w:t>Conceptos teóricos</w:t>
      </w:r>
    </w:p>
    <w:p w14:paraId="30BFC00F" w14:textId="2E3759C1" w:rsidR="00E6516F" w:rsidRPr="001875E6" w:rsidRDefault="00E6516F">
      <w:pPr>
        <w:pStyle w:val="UBUcuerpoTrabajo"/>
      </w:pPr>
      <w:r w:rsidRPr="001875E6">
        <w:t xml:space="preserve">En este capítulo se van a tratar de forma superficial todos los conceptos teóricos que actuarán a modo de base para comprender el proyecto. </w:t>
      </w:r>
    </w:p>
    <w:p w14:paraId="7AE46C6B" w14:textId="292CF8C3" w:rsidR="00920F7E" w:rsidRPr="001875E6" w:rsidRDefault="00920F7E" w:rsidP="00E026E0">
      <w:pPr>
        <w:pStyle w:val="UBUcuerpoTrabajo"/>
        <w:ind w:firstLine="0"/>
      </w:pPr>
    </w:p>
    <w:p w14:paraId="332FCD17" w14:textId="4402735D" w:rsidR="00E026E0" w:rsidRPr="001875E6" w:rsidRDefault="00E026E0" w:rsidP="00E026E0">
      <w:pPr>
        <w:pStyle w:val="Ttulo2"/>
      </w:pPr>
      <w:r w:rsidRPr="001875E6">
        <w:t xml:space="preserve">3.1 </w:t>
      </w:r>
      <w:proofErr w:type="spellStart"/>
      <w:r w:rsidRPr="001875E6">
        <w:t>Plotly</w:t>
      </w:r>
      <w:proofErr w:type="spellEnd"/>
    </w:p>
    <w:p w14:paraId="3D50177F" w14:textId="44A247FE" w:rsidR="00E026E0" w:rsidRPr="001875E6" w:rsidRDefault="00E026E0" w:rsidP="00E026E0">
      <w:pPr>
        <w:pStyle w:val="UBUcuerpoTrabajo"/>
        <w:ind w:firstLine="0"/>
      </w:pPr>
    </w:p>
    <w:p w14:paraId="22C5EBA3" w14:textId="5831BCA5" w:rsidR="00A717CD" w:rsidRPr="001875E6" w:rsidRDefault="00E01887" w:rsidP="00E026E0">
      <w:pPr>
        <w:pStyle w:val="UBUcuerpoTrabajo"/>
        <w:ind w:firstLine="0"/>
      </w:pPr>
      <w:proofErr w:type="spellStart"/>
      <w:r w:rsidRPr="001875E6">
        <w:t>Plotly</w:t>
      </w:r>
      <w:proofErr w:type="spellEnd"/>
      <w:r w:rsidRPr="001875E6">
        <w:t xml:space="preserve"> Python es una librería que </w:t>
      </w:r>
      <w:r w:rsidR="00A717CD" w:rsidRPr="001875E6">
        <w:t>genera</w:t>
      </w:r>
      <w:r w:rsidRPr="001875E6">
        <w:t xml:space="preserve"> gráficos interactivos</w:t>
      </w:r>
      <w:r w:rsidR="00CD594E" w:rsidRPr="001875E6">
        <w:t xml:space="preserve"> en HTML. </w:t>
      </w:r>
      <w:r w:rsidRPr="001875E6">
        <w:t xml:space="preserve">Es interesante mencionar </w:t>
      </w:r>
      <w:r w:rsidR="00502E0B">
        <w:t>brevemente</w:t>
      </w:r>
      <w:r w:rsidRPr="001875E6">
        <w:t xml:space="preserve"> dos de sus módulos: </w:t>
      </w:r>
    </w:p>
    <w:p w14:paraId="0A8DC631" w14:textId="77777777" w:rsidR="00A717CD" w:rsidRPr="001875E6" w:rsidRDefault="00A717CD" w:rsidP="00E026E0">
      <w:pPr>
        <w:pStyle w:val="UBUcuerpoTrabajo"/>
        <w:ind w:firstLine="0"/>
      </w:pPr>
    </w:p>
    <w:p w14:paraId="05EE98A1" w14:textId="7736A6A7" w:rsidR="00CD594E" w:rsidRPr="001875E6" w:rsidRDefault="00CD594E" w:rsidP="00CD594E">
      <w:pPr>
        <w:pStyle w:val="UBUcuerpoTrabajo"/>
        <w:numPr>
          <w:ilvl w:val="0"/>
          <w:numId w:val="5"/>
        </w:numPr>
      </w:pPr>
      <w:proofErr w:type="spellStart"/>
      <w:r w:rsidRPr="001875E6">
        <w:t>Plotly</w:t>
      </w:r>
      <w:proofErr w:type="spellEnd"/>
      <w:r w:rsidRPr="001875E6">
        <w:t xml:space="preserve"> Express (usualmente importada como </w:t>
      </w:r>
      <w:proofErr w:type="spellStart"/>
      <w:r w:rsidRPr="001875E6">
        <w:t>px</w:t>
      </w:r>
      <w:proofErr w:type="spellEnd"/>
      <w:r w:rsidRPr="001875E6">
        <w:t xml:space="preserve">): API de alto nivel para visualizar datos. </w:t>
      </w:r>
    </w:p>
    <w:p w14:paraId="1B727144" w14:textId="3213198A" w:rsidR="00E01887" w:rsidRPr="001875E6" w:rsidRDefault="00A717CD" w:rsidP="00CD594E">
      <w:pPr>
        <w:pStyle w:val="UBUcuerpoTrabajo"/>
        <w:numPr>
          <w:ilvl w:val="0"/>
          <w:numId w:val="5"/>
        </w:numPr>
      </w:pPr>
      <w:proofErr w:type="spellStart"/>
      <w:r w:rsidRPr="001875E6">
        <w:t>Plotly</w:t>
      </w:r>
      <w:proofErr w:type="spellEnd"/>
      <w:r w:rsidRPr="001875E6">
        <w:t xml:space="preserve"> </w:t>
      </w:r>
      <w:proofErr w:type="spellStart"/>
      <w:r w:rsidRPr="001875E6">
        <w:t>Graph</w:t>
      </w:r>
      <w:proofErr w:type="spellEnd"/>
      <w:r w:rsidRPr="001875E6">
        <w:t xml:space="preserve"> </w:t>
      </w:r>
      <w:proofErr w:type="spellStart"/>
      <w:r w:rsidRPr="001875E6">
        <w:t>Objects</w:t>
      </w:r>
      <w:proofErr w:type="spellEnd"/>
      <w:r w:rsidR="00CD594E" w:rsidRPr="001875E6">
        <w:t xml:space="preserve"> (usualmente importada como </w:t>
      </w:r>
      <w:proofErr w:type="spellStart"/>
      <w:r w:rsidR="00CD594E" w:rsidRPr="001875E6">
        <w:t>go</w:t>
      </w:r>
      <w:proofErr w:type="spellEnd"/>
      <w:r w:rsidR="00CD594E" w:rsidRPr="001875E6">
        <w:t>): API de bajo nivel para figuras, trazos y diseño.</w:t>
      </w:r>
    </w:p>
    <w:p w14:paraId="19217CD4" w14:textId="10D95094" w:rsidR="00CD594E" w:rsidRPr="001875E6" w:rsidRDefault="00CD594E" w:rsidP="00E026E0">
      <w:pPr>
        <w:pStyle w:val="UBUcuerpoTrabajo"/>
        <w:ind w:firstLine="0"/>
      </w:pPr>
    </w:p>
    <w:p w14:paraId="4DEF32DE" w14:textId="77777777" w:rsidR="00CD594E" w:rsidRPr="001875E6" w:rsidRDefault="00CD594E" w:rsidP="00CD594E">
      <w:pPr>
        <w:pStyle w:val="UBUcuerpoTrabajo"/>
        <w:keepNext/>
        <w:ind w:firstLine="0"/>
      </w:pPr>
      <w:r w:rsidRPr="001875E6">
        <w:rPr>
          <w:noProof/>
        </w:rPr>
        <w:drawing>
          <wp:inline distT="0" distB="0" distL="0" distR="0" wp14:anchorId="28BBFD43" wp14:editId="4AF7ADFA">
            <wp:extent cx="5940425" cy="1876425"/>
            <wp:effectExtent l="0" t="0" r="3175" b="9525"/>
            <wp:docPr id="12" name="Imagen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1876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BF52B0" w14:textId="7B4389DA" w:rsidR="00CD594E" w:rsidRPr="001875E6" w:rsidRDefault="00CD594E" w:rsidP="00CD594E">
      <w:pPr>
        <w:pStyle w:val="Descripcin"/>
        <w:jc w:val="center"/>
        <w:rPr>
          <w:lang w:val="en-GB"/>
        </w:rPr>
      </w:pPr>
      <w:proofErr w:type="spellStart"/>
      <w:r w:rsidRPr="001875E6">
        <w:rPr>
          <w:lang w:val="en-GB"/>
        </w:rPr>
        <w:t>Ilustración</w:t>
      </w:r>
      <w:proofErr w:type="spellEnd"/>
      <w:r w:rsidRPr="001875E6">
        <w:rPr>
          <w:lang w:val="en-GB"/>
        </w:rPr>
        <w:t xml:space="preserve"> </w:t>
      </w:r>
      <w:r w:rsidRPr="001875E6">
        <w:fldChar w:fldCharType="begin"/>
      </w:r>
      <w:r w:rsidRPr="001875E6">
        <w:rPr>
          <w:lang w:val="en-GB"/>
        </w:rPr>
        <w:instrText xml:space="preserve"> SEQ Ilustración \* ARABIC </w:instrText>
      </w:r>
      <w:r w:rsidRPr="001875E6">
        <w:fldChar w:fldCharType="separate"/>
      </w:r>
      <w:r w:rsidR="00771370">
        <w:rPr>
          <w:noProof/>
          <w:lang w:val="en-GB"/>
        </w:rPr>
        <w:t>1</w:t>
      </w:r>
      <w:r w:rsidRPr="001875E6">
        <w:fldChar w:fldCharType="end"/>
      </w:r>
      <w:r w:rsidRPr="001875E6">
        <w:rPr>
          <w:lang w:val="en-GB"/>
        </w:rPr>
        <w:t xml:space="preserve"> </w:t>
      </w:r>
      <w:proofErr w:type="spellStart"/>
      <w:r w:rsidRPr="001875E6">
        <w:rPr>
          <w:lang w:val="en-GB"/>
        </w:rPr>
        <w:t>Ploty</w:t>
      </w:r>
      <w:proofErr w:type="spellEnd"/>
      <w:r w:rsidRPr="001875E6">
        <w:rPr>
          <w:lang w:val="en-GB"/>
        </w:rPr>
        <w:t xml:space="preserve"> Express vs </w:t>
      </w:r>
      <w:proofErr w:type="spellStart"/>
      <w:r w:rsidRPr="001875E6">
        <w:rPr>
          <w:lang w:val="en-GB"/>
        </w:rPr>
        <w:t>Plotly</w:t>
      </w:r>
      <w:proofErr w:type="spellEnd"/>
      <w:r w:rsidRPr="001875E6">
        <w:rPr>
          <w:lang w:val="en-GB"/>
        </w:rPr>
        <w:t xml:space="preserve"> Graph Objects</w:t>
      </w:r>
    </w:p>
    <w:p w14:paraId="10FBE785" w14:textId="77777777" w:rsidR="00CD594E" w:rsidRPr="001875E6" w:rsidRDefault="00CD594E" w:rsidP="00E026E0">
      <w:pPr>
        <w:pStyle w:val="UBUcuerpoTrabajo"/>
        <w:ind w:firstLine="0"/>
        <w:rPr>
          <w:lang w:val="en-GB"/>
        </w:rPr>
      </w:pPr>
    </w:p>
    <w:p w14:paraId="4529E25E" w14:textId="06760D1F" w:rsidR="00A717CD" w:rsidRPr="001875E6" w:rsidRDefault="00CD594E" w:rsidP="00CD594E">
      <w:pPr>
        <w:pStyle w:val="UBUcuerpoTrabajo"/>
        <w:ind w:firstLine="0"/>
      </w:pPr>
      <w:proofErr w:type="spellStart"/>
      <w:r w:rsidRPr="001875E6">
        <w:t>Plotly</w:t>
      </w:r>
      <w:proofErr w:type="spellEnd"/>
      <w:r w:rsidRPr="001875E6">
        <w:t xml:space="preserve"> </w:t>
      </w:r>
      <w:r w:rsidR="00AD256A" w:rsidRPr="001875E6">
        <w:t>E</w:t>
      </w:r>
      <w:r w:rsidRPr="001875E6">
        <w:t>xpress tiene una sintaxis significativamente más sencilla</w:t>
      </w:r>
      <w:r w:rsidR="00A717CD" w:rsidRPr="001875E6">
        <w:t xml:space="preserve">, pero sus gráficos son menos llamativos visualmente. </w:t>
      </w:r>
    </w:p>
    <w:p w14:paraId="77936E72" w14:textId="1428976B" w:rsidR="00E01887" w:rsidRPr="001875E6" w:rsidRDefault="00E01887" w:rsidP="00CD594E">
      <w:pPr>
        <w:pStyle w:val="UBUcuerpoTrabajo"/>
        <w:ind w:firstLine="0"/>
      </w:pPr>
    </w:p>
    <w:p w14:paraId="79F550FD" w14:textId="2AD2084F" w:rsidR="00920F7E" w:rsidRPr="00B4221A" w:rsidRDefault="008B39F4" w:rsidP="00920F7E">
      <w:pPr>
        <w:pStyle w:val="Ttulo2"/>
      </w:pPr>
      <w:r w:rsidRPr="00B4221A">
        <w:t>3.</w:t>
      </w:r>
      <w:r w:rsidR="00E026E0" w:rsidRPr="00B4221A">
        <w:t>2</w:t>
      </w:r>
      <w:r w:rsidRPr="00B4221A">
        <w:t xml:space="preserve"> </w:t>
      </w:r>
      <w:proofErr w:type="spellStart"/>
      <w:r w:rsidR="00920F7E" w:rsidRPr="00B4221A">
        <w:t>Dash</w:t>
      </w:r>
      <w:proofErr w:type="spellEnd"/>
      <w:r w:rsidR="00920F7E" w:rsidRPr="00B4221A">
        <w:t xml:space="preserve">. </w:t>
      </w:r>
    </w:p>
    <w:p w14:paraId="2CC6F628" w14:textId="7A4628E7" w:rsidR="00920F7E" w:rsidRPr="001875E6" w:rsidRDefault="00920F7E" w:rsidP="00ED3EF7">
      <w:pPr>
        <w:pStyle w:val="UBUcuerpoTrabajo"/>
      </w:pPr>
    </w:p>
    <w:p w14:paraId="46C7BC7A" w14:textId="40918EE6" w:rsidR="00A717CD" w:rsidRDefault="00920F7E" w:rsidP="00A717CD">
      <w:pPr>
        <w:pStyle w:val="UBUcuerpoTrabajo"/>
      </w:pPr>
      <w:proofErr w:type="spellStart"/>
      <w:r w:rsidRPr="001875E6">
        <w:t>Dash</w:t>
      </w:r>
      <w:proofErr w:type="spellEnd"/>
      <w:r w:rsidRPr="001875E6">
        <w:t>, tal y como es definido en su documentación</w:t>
      </w:r>
      <w:r w:rsidR="00BC2680">
        <w:rPr>
          <w:rStyle w:val="Refdenotaalfinal"/>
        </w:rPr>
        <w:endnoteReference w:id="1"/>
      </w:r>
      <w:r w:rsidRPr="001875E6">
        <w:t xml:space="preserve">, es un marco para crear rápidamente aplicaciones de datos en Python. </w:t>
      </w:r>
      <w:r w:rsidR="00800702">
        <w:t>E</w:t>
      </w:r>
      <w:r w:rsidR="00800702" w:rsidRPr="001875E6">
        <w:t xml:space="preserve">stá diseñado para ser usado con </w:t>
      </w:r>
      <w:proofErr w:type="spellStart"/>
      <w:r w:rsidR="00800702" w:rsidRPr="001875E6">
        <w:t>Plotly</w:t>
      </w:r>
      <w:proofErr w:type="spellEnd"/>
      <w:r w:rsidR="00800702" w:rsidRPr="001875E6">
        <w:t xml:space="preserve"> Python. Tanto es así que </w:t>
      </w:r>
      <w:r w:rsidR="00800702">
        <w:t>a veces es denominado</w:t>
      </w:r>
      <w:r w:rsidR="00800702" w:rsidRPr="001875E6">
        <w:t xml:space="preserve"> </w:t>
      </w:r>
      <w:proofErr w:type="spellStart"/>
      <w:r w:rsidR="00800702" w:rsidRPr="001875E6">
        <w:t>Plotly</w:t>
      </w:r>
      <w:proofErr w:type="spellEnd"/>
      <w:r w:rsidR="00800702" w:rsidRPr="001875E6">
        <w:t xml:space="preserve"> </w:t>
      </w:r>
      <w:proofErr w:type="spellStart"/>
      <w:r w:rsidR="00800702" w:rsidRPr="001875E6">
        <w:t>Dash</w:t>
      </w:r>
      <w:proofErr w:type="spellEnd"/>
      <w:r w:rsidR="00800702">
        <w:t>. E</w:t>
      </w:r>
      <w:r w:rsidRPr="001875E6">
        <w:t>s ideal para crear e implementar aplicaciones de datos con interfaces de usuario personalizadas. Es particularmente adecuado para cualquiera que trabaje con datos</w:t>
      </w:r>
      <w:r w:rsidR="002C289B" w:rsidRPr="001875E6">
        <w:t xml:space="preserve"> y no sea muy experimentado en HTML.</w:t>
      </w:r>
      <w:r w:rsidR="00ED3EF7" w:rsidRPr="001875E6">
        <w:t xml:space="preserve"> </w:t>
      </w:r>
    </w:p>
    <w:p w14:paraId="44BC2B95" w14:textId="77777777" w:rsidR="007B72A8" w:rsidRDefault="007B72A8" w:rsidP="002C289B">
      <w:pPr>
        <w:pStyle w:val="UBUcuerpoTrabajo"/>
      </w:pPr>
    </w:p>
    <w:p w14:paraId="0A665390" w14:textId="745D5498" w:rsidR="002C289B" w:rsidRPr="001875E6" w:rsidRDefault="00ED3EF7" w:rsidP="002C289B">
      <w:pPr>
        <w:pStyle w:val="UBUcuerpoTrabajo"/>
      </w:pPr>
      <w:r w:rsidRPr="001875E6">
        <w:t xml:space="preserve">A </w:t>
      </w:r>
      <w:r w:rsidR="002878EA" w:rsidRPr="001875E6">
        <w:t>continuación,</w:t>
      </w:r>
      <w:r w:rsidRPr="001875E6">
        <w:t xml:space="preserve"> se describirán los componentes más importantes que se han </w:t>
      </w:r>
      <w:r w:rsidR="002C289B" w:rsidRPr="001875E6">
        <w:t>usado para construir la aplicación:</w:t>
      </w:r>
    </w:p>
    <w:p w14:paraId="0B11E816" w14:textId="490148E4" w:rsidR="002C289B" w:rsidRPr="001875E6" w:rsidRDefault="002C289B" w:rsidP="002C289B">
      <w:pPr>
        <w:pStyle w:val="UBUcuerpoTrabajo"/>
      </w:pPr>
    </w:p>
    <w:p w14:paraId="515635CF" w14:textId="3E46F207" w:rsidR="002C289B" w:rsidRPr="001875E6" w:rsidRDefault="008B39F4" w:rsidP="002C289B">
      <w:pPr>
        <w:pStyle w:val="Ttulo3"/>
      </w:pPr>
      <w:r w:rsidRPr="001875E6">
        <w:t>3.</w:t>
      </w:r>
      <w:r w:rsidR="00E026E0" w:rsidRPr="001875E6">
        <w:t>2</w:t>
      </w:r>
      <w:r w:rsidRPr="001875E6">
        <w:t xml:space="preserve">.1 </w:t>
      </w:r>
      <w:proofErr w:type="spellStart"/>
      <w:r w:rsidR="002C289B" w:rsidRPr="001875E6">
        <w:t>Dash</w:t>
      </w:r>
      <w:proofErr w:type="spellEnd"/>
      <w:r w:rsidR="002C289B" w:rsidRPr="001875E6">
        <w:t xml:space="preserve"> HTML</w:t>
      </w:r>
      <w:r w:rsidR="007B72A8">
        <w:t xml:space="preserve"> y </w:t>
      </w:r>
      <w:r w:rsidR="004329A6">
        <w:t>conceptos básicos en HTML</w:t>
      </w:r>
      <w:r w:rsidR="002C289B" w:rsidRPr="001875E6">
        <w:t xml:space="preserve">. </w:t>
      </w:r>
    </w:p>
    <w:p w14:paraId="01A1DFE0" w14:textId="0228895C" w:rsidR="006353FD" w:rsidRPr="001875E6" w:rsidRDefault="006353FD" w:rsidP="002C289B">
      <w:pPr>
        <w:pStyle w:val="UBUcuerpoTrabajo"/>
        <w:ind w:firstLine="0"/>
      </w:pPr>
    </w:p>
    <w:p w14:paraId="54C02333" w14:textId="21184976" w:rsidR="002F27D6" w:rsidRPr="001875E6" w:rsidRDefault="006353FD" w:rsidP="008F38C9">
      <w:pPr>
        <w:pStyle w:val="UBUcuerpoTrabajo"/>
      </w:pPr>
      <w:r w:rsidRPr="001875E6">
        <w:t>Aunque no se ha programado directamente en web usando</w:t>
      </w:r>
      <w:r w:rsidR="00AC7DEB" w:rsidRPr="001875E6">
        <w:t xml:space="preserve"> exclusivamente HTML o CSS, sí se han necesitado estudiar algunos conceptos básicos</w:t>
      </w:r>
      <w:r w:rsidR="0045051A" w:rsidRPr="001875E6">
        <w:t xml:space="preserve">. </w:t>
      </w:r>
      <w:r w:rsidR="00EA7EBF" w:rsidRPr="001875E6">
        <w:t>Dado que la programación web no ha sido uno de los apartados más importantes en el proyecto, tan solo s</w:t>
      </w:r>
      <w:r w:rsidR="0045051A" w:rsidRPr="001875E6">
        <w:t>e va a menciona</w:t>
      </w:r>
      <w:r w:rsidR="00ED3EF7" w:rsidRPr="001875E6">
        <w:t>r</w:t>
      </w:r>
      <w:r w:rsidR="0045051A" w:rsidRPr="001875E6">
        <w:t xml:space="preserve"> </w:t>
      </w:r>
      <w:r w:rsidR="00EA7EBF" w:rsidRPr="001875E6">
        <w:t xml:space="preserve">muy </w:t>
      </w:r>
      <w:r w:rsidR="0045051A" w:rsidRPr="001875E6">
        <w:t>brevemente</w:t>
      </w:r>
      <w:r w:rsidR="00EA7EBF" w:rsidRPr="001875E6">
        <w:t xml:space="preserve"> las características comunes de HTML con el módulo </w:t>
      </w:r>
      <w:proofErr w:type="spellStart"/>
      <w:r w:rsidR="00EA7EBF" w:rsidRPr="001875E6">
        <w:t>Dash</w:t>
      </w:r>
      <w:proofErr w:type="spellEnd"/>
      <w:r w:rsidR="00EA7EBF" w:rsidRPr="001875E6">
        <w:t xml:space="preserve"> HTML </w:t>
      </w:r>
      <w:proofErr w:type="spellStart"/>
      <w:r w:rsidR="00EA7EBF" w:rsidRPr="001875E6">
        <w:t>Components</w:t>
      </w:r>
      <w:proofErr w:type="spellEnd"/>
      <w:r w:rsidR="008F38C9" w:rsidRPr="001875E6">
        <w:t xml:space="preserve"> – m</w:t>
      </w:r>
      <w:r w:rsidR="00EA7EBF" w:rsidRPr="001875E6">
        <w:t xml:space="preserve">ódulo </w:t>
      </w:r>
      <w:r w:rsidR="000B549C">
        <w:t xml:space="preserve">en el </w:t>
      </w:r>
      <w:r w:rsidR="000B549C">
        <w:lastRenderedPageBreak/>
        <w:t xml:space="preserve">que se ha apoyado para construir </w:t>
      </w:r>
      <w:r w:rsidR="00EA7EBF" w:rsidRPr="001875E6">
        <w:t xml:space="preserve">el </w:t>
      </w:r>
      <w:proofErr w:type="spellStart"/>
      <w:r w:rsidR="00EA7EBF" w:rsidRPr="001875E6">
        <w:t>layout</w:t>
      </w:r>
      <w:proofErr w:type="spellEnd"/>
      <w:r w:rsidR="00EA7EBF" w:rsidRPr="001875E6">
        <w:t xml:space="preserve"> de la página.</w:t>
      </w:r>
    </w:p>
    <w:p w14:paraId="63FF706C" w14:textId="5988D1F3" w:rsidR="003944DD" w:rsidRPr="001875E6" w:rsidRDefault="003944DD" w:rsidP="0045051A">
      <w:pPr>
        <w:pStyle w:val="UBUcuerpoTrabajo"/>
      </w:pPr>
    </w:p>
    <w:p w14:paraId="70EB34A3" w14:textId="1AD4A21C" w:rsidR="003944DD" w:rsidRPr="001875E6" w:rsidRDefault="003944DD" w:rsidP="0045051A">
      <w:pPr>
        <w:pStyle w:val="UBUcuerpoTrabajo"/>
      </w:pPr>
      <w:r w:rsidRPr="001875E6">
        <w:t xml:space="preserve">La mayoría de elementos HTML usados en este </w:t>
      </w:r>
      <w:proofErr w:type="spellStart"/>
      <w:r w:rsidRPr="001875E6">
        <w:t>dashboard</w:t>
      </w:r>
      <w:proofErr w:type="spellEnd"/>
      <w:r w:rsidRPr="001875E6">
        <w:t xml:space="preserve"> constan de tres partes muy diferenciadas: una etiqueta de apertura, un contenido y una etiqueta de cierre. </w:t>
      </w:r>
      <w:r w:rsidR="00EA7EBF" w:rsidRPr="001875E6">
        <w:t xml:space="preserve">En </w:t>
      </w:r>
      <w:proofErr w:type="spellStart"/>
      <w:r w:rsidR="00EA7EBF" w:rsidRPr="001875E6">
        <w:t>Dash</w:t>
      </w:r>
      <w:proofErr w:type="spellEnd"/>
      <w:r w:rsidR="00EA7EBF" w:rsidRPr="001875E6">
        <w:t xml:space="preserve"> se consigue el mismo efecto mediante el uso de corchetes y paréntesis. </w:t>
      </w:r>
    </w:p>
    <w:p w14:paraId="7D098FB8" w14:textId="3A765D28" w:rsidR="002F27D6" w:rsidRPr="001875E6" w:rsidRDefault="002F27D6" w:rsidP="001B2170">
      <w:pPr>
        <w:pStyle w:val="UBUcuerpoTrabajo"/>
      </w:pPr>
    </w:p>
    <w:p w14:paraId="43F6DE83" w14:textId="77777777" w:rsidR="00CE22A2" w:rsidRPr="001875E6" w:rsidRDefault="00CE22A2" w:rsidP="00CE22A2">
      <w:pPr>
        <w:pStyle w:val="UBUcuerpoTrabajo"/>
        <w:keepNext/>
        <w:jc w:val="center"/>
      </w:pPr>
      <w:r w:rsidRPr="001875E6">
        <w:rPr>
          <w:noProof/>
        </w:rPr>
        <w:drawing>
          <wp:inline distT="0" distB="0" distL="0" distR="0" wp14:anchorId="565C1170" wp14:editId="282D2414">
            <wp:extent cx="5940425" cy="1210310"/>
            <wp:effectExtent l="0" t="0" r="3175" b="8890"/>
            <wp:docPr id="8" name="Imagen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1210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1D763" w14:textId="4235C1FF" w:rsidR="001B2170" w:rsidRPr="001875E6" w:rsidRDefault="00CE22A2" w:rsidP="00CE22A2">
      <w:pPr>
        <w:pStyle w:val="Descripcin"/>
        <w:jc w:val="center"/>
      </w:pPr>
      <w:r w:rsidRPr="001875E6">
        <w:t xml:space="preserve">Ilustración </w:t>
      </w:r>
      <w:r w:rsidR="00501411">
        <w:fldChar w:fldCharType="begin"/>
      </w:r>
      <w:r w:rsidR="00501411">
        <w:instrText xml:space="preserve"> SEQ Ilustración \* ARABIC </w:instrText>
      </w:r>
      <w:r w:rsidR="00501411">
        <w:fldChar w:fldCharType="separate"/>
      </w:r>
      <w:r w:rsidR="00771370">
        <w:rPr>
          <w:noProof/>
        </w:rPr>
        <w:t>2</w:t>
      </w:r>
      <w:r w:rsidR="00501411">
        <w:rPr>
          <w:noProof/>
        </w:rPr>
        <w:fldChar w:fldCharType="end"/>
      </w:r>
      <w:r w:rsidRPr="001875E6">
        <w:t xml:space="preserve"> Comparación HTML y </w:t>
      </w:r>
      <w:proofErr w:type="spellStart"/>
      <w:r w:rsidRPr="001875E6">
        <w:t>Dash</w:t>
      </w:r>
      <w:proofErr w:type="spellEnd"/>
      <w:r w:rsidRPr="001875E6">
        <w:t>: conceptos básicos</w:t>
      </w:r>
    </w:p>
    <w:p w14:paraId="5E91A0EE" w14:textId="77777777" w:rsidR="008F38C9" w:rsidRPr="001875E6" w:rsidRDefault="008F38C9" w:rsidP="0062555A">
      <w:pPr>
        <w:pStyle w:val="UBUcuerpoTrabajo"/>
      </w:pPr>
    </w:p>
    <w:p w14:paraId="6FE435F9" w14:textId="7B2B9B03" w:rsidR="003944DD" w:rsidRPr="001875E6" w:rsidRDefault="003944DD" w:rsidP="0062555A">
      <w:pPr>
        <w:pStyle w:val="UBUcuerpoTrabajo"/>
      </w:pPr>
      <w:r w:rsidRPr="001875E6">
        <w:t xml:space="preserve">La estructura </w:t>
      </w:r>
      <w:r w:rsidR="00EA7EBF" w:rsidRPr="001875E6">
        <w:t xml:space="preserve">al añadir propiedades </w:t>
      </w:r>
      <w:r w:rsidRPr="001875E6">
        <w:t>es sim</w:t>
      </w:r>
      <w:r w:rsidR="0062555A" w:rsidRPr="001875E6">
        <w:t>i</w:t>
      </w:r>
      <w:r w:rsidRPr="001875E6">
        <w:t xml:space="preserve">lar al usar componentes HTML y </w:t>
      </w:r>
      <w:proofErr w:type="spellStart"/>
      <w:r w:rsidRPr="001875E6">
        <w:t>Dash</w:t>
      </w:r>
      <w:proofErr w:type="spellEnd"/>
      <w:r w:rsidRPr="001875E6">
        <w:t>, pero hay algunas diferencias clave</w:t>
      </w:r>
      <w:r w:rsidR="00C77A8E">
        <w:rPr>
          <w:rStyle w:val="Refdenotaalfinal"/>
        </w:rPr>
        <w:endnoteReference w:id="2"/>
      </w:r>
      <w:r w:rsidR="008F38C9" w:rsidRPr="001875E6">
        <w:t>:</w:t>
      </w:r>
      <w:r w:rsidRPr="001875E6">
        <w:t xml:space="preserve"> </w:t>
      </w:r>
    </w:p>
    <w:p w14:paraId="09F87F6D" w14:textId="19BEA1C1" w:rsidR="003944DD" w:rsidRPr="001875E6" w:rsidRDefault="003944DD" w:rsidP="003944DD">
      <w:pPr>
        <w:pStyle w:val="UBUcuerpoTrabajo"/>
        <w:numPr>
          <w:ilvl w:val="0"/>
          <w:numId w:val="4"/>
        </w:numPr>
      </w:pPr>
      <w:r w:rsidRPr="001875E6">
        <w:t xml:space="preserve">La propiedad </w:t>
      </w:r>
      <w:proofErr w:type="spellStart"/>
      <w:r w:rsidRPr="001875E6">
        <w:t>style</w:t>
      </w:r>
      <w:proofErr w:type="spellEnd"/>
      <w:r w:rsidRPr="001875E6">
        <w:t xml:space="preserve"> es un diccionario. </w:t>
      </w:r>
    </w:p>
    <w:p w14:paraId="41502009" w14:textId="2B31F561" w:rsidR="00CB42E5" w:rsidRPr="001875E6" w:rsidRDefault="00CB42E5" w:rsidP="003944DD">
      <w:pPr>
        <w:pStyle w:val="UBUcuerpoTrabajo"/>
        <w:numPr>
          <w:ilvl w:val="0"/>
          <w:numId w:val="4"/>
        </w:numPr>
      </w:pPr>
      <w:proofErr w:type="spellStart"/>
      <w:r w:rsidRPr="001875E6">
        <w:t>class</w:t>
      </w:r>
      <w:proofErr w:type="spellEnd"/>
      <w:r w:rsidRPr="001875E6">
        <w:t xml:space="preserve"> es renombrada como </w:t>
      </w:r>
      <w:proofErr w:type="spellStart"/>
      <w:r w:rsidRPr="001875E6">
        <w:t>className</w:t>
      </w:r>
      <w:proofErr w:type="spellEnd"/>
      <w:r w:rsidRPr="001875E6">
        <w:t>.</w:t>
      </w:r>
    </w:p>
    <w:p w14:paraId="369F528C" w14:textId="0D6BDCCB" w:rsidR="00CB42E5" w:rsidRPr="001875E6" w:rsidRDefault="00CB42E5" w:rsidP="003944DD">
      <w:pPr>
        <w:pStyle w:val="UBUcuerpoTrabajo"/>
        <w:numPr>
          <w:ilvl w:val="0"/>
          <w:numId w:val="4"/>
        </w:numPr>
      </w:pPr>
      <w:r w:rsidRPr="001875E6">
        <w:t xml:space="preserve">Se pueden omitir los píxeles en las propiedad de </w:t>
      </w:r>
      <w:proofErr w:type="spellStart"/>
      <w:r w:rsidRPr="001875E6">
        <w:t>style</w:t>
      </w:r>
      <w:proofErr w:type="spellEnd"/>
      <w:r w:rsidRPr="001875E6">
        <w:t xml:space="preserve">. </w:t>
      </w:r>
    </w:p>
    <w:p w14:paraId="0E03DB90" w14:textId="77777777" w:rsidR="00CE22A2" w:rsidRPr="001875E6" w:rsidRDefault="00CE22A2">
      <w:pPr>
        <w:pStyle w:val="UBUcuerpoTrabajo"/>
        <w:rPr>
          <w:i/>
          <w:iCs/>
        </w:rPr>
      </w:pPr>
    </w:p>
    <w:p w14:paraId="1D2F7F3B" w14:textId="7447612F" w:rsidR="007B72A8" w:rsidRDefault="008F38C9" w:rsidP="00490325">
      <w:pPr>
        <w:pStyle w:val="UBUcuerpoTrabajo"/>
      </w:pPr>
      <w:proofErr w:type="spellStart"/>
      <w:r w:rsidRPr="001875E6">
        <w:t>Dash</w:t>
      </w:r>
      <w:proofErr w:type="spellEnd"/>
      <w:r w:rsidRPr="001875E6">
        <w:t xml:space="preserve"> tiene un componente </w:t>
      </w:r>
      <w:r w:rsidR="000B549C">
        <w:t xml:space="preserve">capaz de imitar a cada uno de </w:t>
      </w:r>
      <w:r w:rsidRPr="001875E6">
        <w:t xml:space="preserve">HTML. </w:t>
      </w:r>
      <w:r w:rsidR="007B72A8">
        <w:t>Por ejemplo, el</w:t>
      </w:r>
      <w:r w:rsidR="001D2931">
        <w:t xml:space="preserve"> </w:t>
      </w:r>
      <w:r w:rsidR="007B72A8" w:rsidRPr="001875E6">
        <w:t xml:space="preserve">componente </w:t>
      </w:r>
      <w:proofErr w:type="spellStart"/>
      <w:r w:rsidR="007B72A8" w:rsidRPr="001875E6">
        <w:t>Graph</w:t>
      </w:r>
      <w:proofErr w:type="spellEnd"/>
      <w:r w:rsidR="007B72A8" w:rsidRPr="001875E6">
        <w:t xml:space="preserve"> ha sido usado </w:t>
      </w:r>
      <w:r w:rsidR="007B72A8">
        <w:t xml:space="preserve">en la aplicación </w:t>
      </w:r>
      <w:r w:rsidR="007B72A8" w:rsidRPr="001875E6">
        <w:t xml:space="preserve">para renderizar todos los gráficos generados por </w:t>
      </w:r>
      <w:proofErr w:type="spellStart"/>
      <w:r w:rsidR="007B72A8" w:rsidRPr="001875E6">
        <w:t>Plotly</w:t>
      </w:r>
      <w:proofErr w:type="spellEnd"/>
      <w:r w:rsidR="007B72A8" w:rsidRPr="001875E6">
        <w:t>.</w:t>
      </w:r>
    </w:p>
    <w:p w14:paraId="20BE7E23" w14:textId="21919119" w:rsidR="002C289B" w:rsidRPr="001875E6" w:rsidRDefault="008F38C9" w:rsidP="007B72A8">
      <w:pPr>
        <w:pStyle w:val="UBUcuerpoTrabajo"/>
      </w:pPr>
      <w:r w:rsidRPr="001875E6">
        <w:t xml:space="preserve">Se puede </w:t>
      </w:r>
      <w:r w:rsidR="000B549C">
        <w:t xml:space="preserve">ampliar esta información y </w:t>
      </w:r>
      <w:r w:rsidRPr="001875E6">
        <w:t xml:space="preserve">ver una lista que profundice en detalle sobre cada uno de ellos en la documentación de </w:t>
      </w:r>
      <w:proofErr w:type="spellStart"/>
      <w:r w:rsidRPr="001875E6">
        <w:t>Dash</w:t>
      </w:r>
      <w:proofErr w:type="spellEnd"/>
      <w:r w:rsidR="00081411">
        <w:t>.</w:t>
      </w:r>
    </w:p>
    <w:p w14:paraId="75BFDA19" w14:textId="5C1EEC1D" w:rsidR="002C289B" w:rsidRPr="001875E6" w:rsidRDefault="002C289B">
      <w:pPr>
        <w:pStyle w:val="UBUcuerpoTrabajo"/>
      </w:pPr>
    </w:p>
    <w:p w14:paraId="5E0AF8D8" w14:textId="52C07209" w:rsidR="00966053" w:rsidRPr="001875E6" w:rsidRDefault="008B39F4" w:rsidP="00966053">
      <w:pPr>
        <w:pStyle w:val="Ttulo3"/>
      </w:pPr>
      <w:r w:rsidRPr="001875E6">
        <w:t>3.</w:t>
      </w:r>
      <w:r w:rsidR="00E026E0" w:rsidRPr="001875E6">
        <w:t>2</w:t>
      </w:r>
      <w:r w:rsidRPr="001875E6">
        <w:t xml:space="preserve">.1 </w:t>
      </w:r>
      <w:proofErr w:type="spellStart"/>
      <w:r w:rsidR="002C289B" w:rsidRPr="001875E6">
        <w:t>Dash</w:t>
      </w:r>
      <w:proofErr w:type="spellEnd"/>
      <w:r w:rsidR="002C289B" w:rsidRPr="001875E6">
        <w:t xml:space="preserve"> Core </w:t>
      </w:r>
      <w:proofErr w:type="spellStart"/>
      <w:r w:rsidR="002C289B" w:rsidRPr="001875E6">
        <w:t>Components</w:t>
      </w:r>
      <w:proofErr w:type="spellEnd"/>
      <w:r w:rsidR="0053078C" w:rsidRPr="001875E6">
        <w:t>.</w:t>
      </w:r>
    </w:p>
    <w:p w14:paraId="4D557C2F" w14:textId="65F95E8B" w:rsidR="00966053" w:rsidRPr="001875E6" w:rsidRDefault="00966053" w:rsidP="007B72A8"/>
    <w:p w14:paraId="180EFBB9" w14:textId="49B438EF" w:rsidR="000D0FFD" w:rsidRPr="001875E6" w:rsidRDefault="007B72A8" w:rsidP="00966053">
      <w:r>
        <w:t>C</w:t>
      </w:r>
      <w:r w:rsidR="008B39F4" w:rsidRPr="001875E6">
        <w:t xml:space="preserve">omponentes que permiten crear interacción con la página. </w:t>
      </w:r>
      <w:r w:rsidR="0053078C" w:rsidRPr="001875E6">
        <w:t>La documentación</w:t>
      </w:r>
      <w:r w:rsidR="0053078C" w:rsidRPr="00234F04">
        <w:rPr>
          <w:rStyle w:val="Refdenotaalfinal"/>
        </w:rPr>
        <w:endnoteReference w:id="3"/>
      </w:r>
      <w:r w:rsidR="0053078C" w:rsidRPr="001875E6">
        <w:t xml:space="preserve"> puede nombrar varios ejemplos, </w:t>
      </w:r>
      <w:r w:rsidR="00522510" w:rsidRPr="001875E6">
        <w:t xml:space="preserve">pero </w:t>
      </w:r>
      <w:r w:rsidR="0053078C" w:rsidRPr="001875E6">
        <w:t>e</w:t>
      </w:r>
      <w:r w:rsidR="000D0FFD" w:rsidRPr="001875E6">
        <w:t xml:space="preserve">n la aplicación se ha usado especialmente el componente </w:t>
      </w:r>
      <w:proofErr w:type="spellStart"/>
      <w:r w:rsidR="000D0FFD" w:rsidRPr="001875E6">
        <w:t>dropdown</w:t>
      </w:r>
      <w:proofErr w:type="spellEnd"/>
      <w:r w:rsidR="0053078C" w:rsidRPr="001875E6">
        <w:t>.</w:t>
      </w:r>
    </w:p>
    <w:p w14:paraId="327188EB" w14:textId="77777777" w:rsidR="000D0FFD" w:rsidRPr="001875E6" w:rsidRDefault="000D0FFD" w:rsidP="00966053"/>
    <w:p w14:paraId="669F6437" w14:textId="77777777" w:rsidR="00692BDF" w:rsidRPr="001875E6" w:rsidRDefault="00692BDF" w:rsidP="00692BDF">
      <w:pPr>
        <w:keepNext/>
        <w:jc w:val="center"/>
      </w:pPr>
      <w:r w:rsidRPr="001875E6">
        <w:rPr>
          <w:noProof/>
        </w:rPr>
        <w:drawing>
          <wp:inline distT="0" distB="0" distL="0" distR="0" wp14:anchorId="252A0C09" wp14:editId="275DABA7">
            <wp:extent cx="3733800" cy="962698"/>
            <wp:effectExtent l="0" t="0" r="0" b="8890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52332" cy="9674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CB6654" w14:textId="4D7AA54E" w:rsidR="000D0FFD" w:rsidRPr="001875E6" w:rsidRDefault="00692BDF" w:rsidP="00692BDF">
      <w:pPr>
        <w:pStyle w:val="Descripcin"/>
        <w:jc w:val="center"/>
      </w:pPr>
      <w:r w:rsidRPr="001875E6">
        <w:t xml:space="preserve">Ilustración </w:t>
      </w:r>
      <w:r w:rsidR="00501411">
        <w:fldChar w:fldCharType="begin"/>
      </w:r>
      <w:r w:rsidR="00501411">
        <w:instrText xml:space="preserve"> SEQ Ilustración \* ARABIC </w:instrText>
      </w:r>
      <w:r w:rsidR="00501411">
        <w:fldChar w:fldCharType="separate"/>
      </w:r>
      <w:r w:rsidR="00771370">
        <w:rPr>
          <w:noProof/>
        </w:rPr>
        <w:t>3</w:t>
      </w:r>
      <w:r w:rsidR="00501411">
        <w:rPr>
          <w:noProof/>
        </w:rPr>
        <w:fldChar w:fldCharType="end"/>
      </w:r>
      <w:r w:rsidRPr="001875E6">
        <w:t xml:space="preserve"> </w:t>
      </w:r>
      <w:proofErr w:type="spellStart"/>
      <w:r w:rsidRPr="001875E6">
        <w:t>Dash</w:t>
      </w:r>
      <w:proofErr w:type="spellEnd"/>
      <w:r w:rsidRPr="001875E6">
        <w:t xml:space="preserve"> Core </w:t>
      </w:r>
      <w:proofErr w:type="spellStart"/>
      <w:r w:rsidRPr="001875E6">
        <w:t>Components</w:t>
      </w:r>
      <w:proofErr w:type="spellEnd"/>
      <w:r w:rsidRPr="001875E6">
        <w:t xml:space="preserve">: elemento </w:t>
      </w:r>
      <w:proofErr w:type="spellStart"/>
      <w:r w:rsidRPr="001875E6">
        <w:t>dropdown</w:t>
      </w:r>
      <w:proofErr w:type="spellEnd"/>
    </w:p>
    <w:p w14:paraId="4D0CA5CE" w14:textId="77777777" w:rsidR="00692BDF" w:rsidRPr="001875E6" w:rsidRDefault="00692BDF" w:rsidP="00966053"/>
    <w:p w14:paraId="11DC75FD" w14:textId="3A450710" w:rsidR="00046E1D" w:rsidRDefault="0053078C" w:rsidP="002319B2">
      <w:pPr>
        <w:pStyle w:val="UBUcuerpoTrabajo"/>
      </w:pPr>
      <w:r w:rsidRPr="001875E6">
        <w:t xml:space="preserve">Para crear esa interacción, se usan </w:t>
      </w:r>
      <w:bookmarkStart w:id="0" w:name="callback"/>
      <w:r w:rsidRPr="001875E6">
        <w:t xml:space="preserve">las </w:t>
      </w:r>
      <w:r w:rsidR="00966053" w:rsidRPr="001875E6">
        <w:t>funci</w:t>
      </w:r>
      <w:r w:rsidRPr="001875E6">
        <w:t>ones</w:t>
      </w:r>
      <w:r w:rsidR="00966053" w:rsidRPr="001875E6">
        <w:t xml:space="preserve"> </w:t>
      </w:r>
      <w:proofErr w:type="spellStart"/>
      <w:r w:rsidR="00966053" w:rsidRPr="001875E6">
        <w:t>callback</w:t>
      </w:r>
      <w:bookmarkEnd w:id="0"/>
      <w:proofErr w:type="spellEnd"/>
      <w:r w:rsidR="00966053" w:rsidRPr="001875E6">
        <w:t xml:space="preserve">. </w:t>
      </w:r>
      <w:r w:rsidR="002319B2">
        <w:t xml:space="preserve">Se profundizará en ellas en el </w:t>
      </w:r>
      <w:hyperlink w:anchor="_3.2.1_Funciones_callback." w:history="1">
        <w:r w:rsidR="002319B2" w:rsidRPr="002319B2">
          <w:rPr>
            <w:rStyle w:val="Hipervnculo"/>
          </w:rPr>
          <w:t>apartado 3.2.1</w:t>
        </w:r>
      </w:hyperlink>
      <w:r w:rsidR="002319B2">
        <w:t xml:space="preserve"> de este documento. </w:t>
      </w:r>
    </w:p>
    <w:p w14:paraId="77608EE0" w14:textId="77777777" w:rsidR="00522510" w:rsidRPr="001875E6" w:rsidRDefault="00522510" w:rsidP="00E026E0">
      <w:pPr>
        <w:pStyle w:val="UBUcuerpoTrabajo"/>
        <w:ind w:firstLine="0"/>
      </w:pPr>
    </w:p>
    <w:p w14:paraId="26DCBCA0" w14:textId="77777777" w:rsidR="00522510" w:rsidRPr="001875E6" w:rsidRDefault="00522510" w:rsidP="0053078C">
      <w:pPr>
        <w:pStyle w:val="UBUcuerpoTrabajo"/>
      </w:pPr>
    </w:p>
    <w:p w14:paraId="43EF33F7" w14:textId="2534B90C" w:rsidR="00966053" w:rsidRPr="001875E6" w:rsidRDefault="0053078C" w:rsidP="0053078C">
      <w:pPr>
        <w:pStyle w:val="Ttulo3"/>
      </w:pPr>
      <w:r w:rsidRPr="001875E6">
        <w:t>3.</w:t>
      </w:r>
      <w:r w:rsidR="00E026E0" w:rsidRPr="001875E6">
        <w:t>2</w:t>
      </w:r>
      <w:r w:rsidRPr="001875E6">
        <w:t xml:space="preserve">.3. </w:t>
      </w:r>
      <w:proofErr w:type="spellStart"/>
      <w:r w:rsidRPr="001875E6">
        <w:t>Dash</w:t>
      </w:r>
      <w:proofErr w:type="spellEnd"/>
      <w:r w:rsidRPr="001875E6">
        <w:t xml:space="preserve"> Bootstrap </w:t>
      </w:r>
      <w:proofErr w:type="spellStart"/>
      <w:r w:rsidRPr="001875E6">
        <w:t>Components</w:t>
      </w:r>
      <w:proofErr w:type="spellEnd"/>
      <w:r w:rsidRPr="001875E6">
        <w:t>.</w:t>
      </w:r>
    </w:p>
    <w:p w14:paraId="055F642A" w14:textId="0F7D019D" w:rsidR="002C289B" w:rsidRPr="001875E6" w:rsidRDefault="002C289B">
      <w:pPr>
        <w:pStyle w:val="UBUcuerpoTrabajo"/>
      </w:pPr>
    </w:p>
    <w:p w14:paraId="49B3A5AC" w14:textId="182B9F28" w:rsidR="0053078C" w:rsidRPr="001875E6" w:rsidRDefault="00B853DA">
      <w:pPr>
        <w:pStyle w:val="UBUcuerpoTrabajo"/>
      </w:pPr>
      <w:proofErr w:type="spellStart"/>
      <w:r w:rsidRPr="001875E6">
        <w:t>Dash</w:t>
      </w:r>
      <w:proofErr w:type="spellEnd"/>
      <w:r w:rsidRPr="001875E6">
        <w:t xml:space="preserve"> Bootstrap es una biblioteca de componentes de Bootstrap que facilita la creación de aplicaciones con diseños responsive</w:t>
      </w:r>
      <w:r w:rsidR="001875E6">
        <w:t>.</w:t>
      </w:r>
      <w:r w:rsidRPr="00DA03A8">
        <w:rPr>
          <w:rStyle w:val="Refdenotaalfinal"/>
        </w:rPr>
        <w:endnoteReference w:id="4"/>
      </w:r>
      <w:r w:rsidRPr="001875E6">
        <w:t xml:space="preserve"> Estos componentes se han usado especialmente para diseñar el </w:t>
      </w:r>
      <w:proofErr w:type="spellStart"/>
      <w:r w:rsidRPr="001875E6">
        <w:t>layout</w:t>
      </w:r>
      <w:proofErr w:type="spellEnd"/>
      <w:r w:rsidRPr="001875E6">
        <w:t xml:space="preserve"> del </w:t>
      </w:r>
      <w:proofErr w:type="spellStart"/>
      <w:r w:rsidRPr="001875E6">
        <w:t>dashboard</w:t>
      </w:r>
      <w:proofErr w:type="spellEnd"/>
      <w:r w:rsidRPr="001875E6">
        <w:t xml:space="preserve">, pero no se ha profundizado demasiado en ellos. </w:t>
      </w:r>
    </w:p>
    <w:p w14:paraId="0168FFE6" w14:textId="77777777" w:rsidR="002C289B" w:rsidRPr="001875E6" w:rsidRDefault="002C289B">
      <w:pPr>
        <w:pStyle w:val="UBUcuerpoTrabajo"/>
      </w:pPr>
    </w:p>
    <w:p w14:paraId="7975ED0F" w14:textId="09F56EA1" w:rsidR="00E6516F" w:rsidRPr="001875E6" w:rsidRDefault="00E6516F" w:rsidP="00E026E0">
      <w:pPr>
        <w:pStyle w:val="Ttulo2"/>
      </w:pPr>
      <w:r w:rsidRPr="001875E6">
        <w:lastRenderedPageBreak/>
        <w:t>3.</w:t>
      </w:r>
      <w:r w:rsidR="00E026E0" w:rsidRPr="001875E6">
        <w:t>2</w:t>
      </w:r>
      <w:r w:rsidRPr="001875E6">
        <w:t xml:space="preserve">. </w:t>
      </w:r>
      <w:proofErr w:type="spellStart"/>
      <w:r w:rsidRPr="001875E6">
        <w:t>Dash</w:t>
      </w:r>
      <w:proofErr w:type="spellEnd"/>
      <w:r w:rsidR="0016562C" w:rsidRPr="001875E6">
        <w:t xml:space="preserve"> y</w:t>
      </w:r>
      <w:r w:rsidR="004243F5" w:rsidRPr="001875E6">
        <w:t xml:space="preserve"> el</w:t>
      </w:r>
      <w:r w:rsidRPr="001875E6">
        <w:t xml:space="preserve"> </w:t>
      </w:r>
      <w:r w:rsidR="004243F5" w:rsidRPr="001875E6">
        <w:t>m</w:t>
      </w:r>
      <w:r w:rsidR="00140828" w:rsidRPr="001875E6">
        <w:t>odelo</w:t>
      </w:r>
      <w:r w:rsidR="004243F5" w:rsidRPr="001875E6">
        <w:t xml:space="preserve"> -</w:t>
      </w:r>
      <w:r w:rsidR="00140828" w:rsidRPr="001875E6">
        <w:t xml:space="preserve"> vista </w:t>
      </w:r>
      <w:r w:rsidR="004243F5" w:rsidRPr="001875E6">
        <w:t xml:space="preserve">– </w:t>
      </w:r>
      <w:r w:rsidR="00140828" w:rsidRPr="001875E6">
        <w:t>controlador</w:t>
      </w:r>
      <w:r w:rsidRPr="001875E6">
        <w:t xml:space="preserve">. </w:t>
      </w:r>
    </w:p>
    <w:p w14:paraId="5CD98FF4" w14:textId="217477B5" w:rsidR="00E6516F" w:rsidRPr="001875E6" w:rsidRDefault="00E6516F">
      <w:pPr>
        <w:pStyle w:val="UBUcuerpoTrabajo"/>
      </w:pPr>
    </w:p>
    <w:p w14:paraId="2A4403AD" w14:textId="7399CEF9" w:rsidR="00F87F02" w:rsidRPr="001875E6" w:rsidRDefault="00E6516F" w:rsidP="00140828">
      <w:pPr>
        <w:pStyle w:val="UBUcuerpoTrabajo"/>
      </w:pPr>
      <w:proofErr w:type="spellStart"/>
      <w:r w:rsidRPr="001875E6">
        <w:t>Dash</w:t>
      </w:r>
      <w:proofErr w:type="spellEnd"/>
      <w:r w:rsidRPr="001875E6">
        <w:t xml:space="preserve">, tal y como lo define su propia </w:t>
      </w:r>
      <w:r w:rsidR="00F07046">
        <w:t>documentación,</w:t>
      </w:r>
      <w:r w:rsidR="00B4221A">
        <w:t xml:space="preserve"> </w:t>
      </w:r>
      <w:r w:rsidR="00F87F02" w:rsidRPr="001875E6">
        <w:t xml:space="preserve">es un </w:t>
      </w:r>
      <w:proofErr w:type="spellStart"/>
      <w:r w:rsidR="00F87F02" w:rsidRPr="001875E6">
        <w:t>framework</w:t>
      </w:r>
      <w:proofErr w:type="spellEnd"/>
      <w:r w:rsidR="00F87F02" w:rsidRPr="001875E6">
        <w:t xml:space="preserve"> escrito sobre </w:t>
      </w:r>
      <w:proofErr w:type="spellStart"/>
      <w:r w:rsidR="00F87F02" w:rsidRPr="001875E6">
        <w:t>Plotly</w:t>
      </w:r>
      <w:proofErr w:type="spellEnd"/>
      <w:r w:rsidR="00F87F02" w:rsidRPr="001875E6">
        <w:t xml:space="preserve"> y </w:t>
      </w:r>
      <w:proofErr w:type="spellStart"/>
      <w:r w:rsidR="00F87F02" w:rsidRPr="001875E6">
        <w:t>React</w:t>
      </w:r>
      <w:proofErr w:type="spellEnd"/>
      <w:r w:rsidR="00F87F02" w:rsidRPr="001875E6">
        <w:t xml:space="preserve"> y es ideal para crear e implementar aplicaciones con interfaces personalizadas.</w:t>
      </w:r>
    </w:p>
    <w:p w14:paraId="34D7CD3F" w14:textId="55E9BF01" w:rsidR="00F87F02" w:rsidRPr="001875E6" w:rsidRDefault="00F87F02" w:rsidP="00140828">
      <w:pPr>
        <w:pStyle w:val="UBUcuerpoTrabajo"/>
      </w:pPr>
    </w:p>
    <w:p w14:paraId="306C8EF1" w14:textId="446313EA" w:rsidR="00F87F02" w:rsidRPr="001875E6" w:rsidRDefault="00F87F02" w:rsidP="00140828">
      <w:pPr>
        <w:pStyle w:val="UBUcuerpoTrabajo"/>
      </w:pPr>
      <w:r w:rsidRPr="001875E6">
        <w:t xml:space="preserve">Todas las aplicaciones creadas con </w:t>
      </w:r>
      <w:proofErr w:type="spellStart"/>
      <w:r w:rsidRPr="001875E6">
        <w:t>Dash</w:t>
      </w:r>
      <w:proofErr w:type="spellEnd"/>
      <w:r w:rsidRPr="001875E6">
        <w:t xml:space="preserve">, incluyendo la creada en </w:t>
      </w:r>
      <w:proofErr w:type="spellStart"/>
      <w:r w:rsidRPr="001875E6">
        <w:t>estre</w:t>
      </w:r>
      <w:proofErr w:type="spellEnd"/>
      <w:r w:rsidRPr="001875E6">
        <w:t xml:space="preserve"> proyecto, siguen una estructura de tres partes consecutivas: manipulación de datos, creación del </w:t>
      </w:r>
      <w:proofErr w:type="spellStart"/>
      <w:r w:rsidRPr="001875E6">
        <w:t>layout</w:t>
      </w:r>
      <w:proofErr w:type="spellEnd"/>
      <w:r w:rsidRPr="001875E6">
        <w:t xml:space="preserve"> e interacción entre los componentes. Esta particular estructura puede asociarse fácilmente con el modelo – vista – controlador</w:t>
      </w:r>
      <w:r w:rsidRPr="00FE4B77">
        <w:rPr>
          <w:vertAlign w:val="superscript"/>
        </w:rPr>
        <w:endnoteReference w:id="5"/>
      </w:r>
      <w:r w:rsidRPr="001875E6">
        <w:t xml:space="preserve"> de la siguiente forma: </w:t>
      </w:r>
    </w:p>
    <w:p w14:paraId="068869BF" w14:textId="77777777" w:rsidR="00F87F02" w:rsidRPr="001875E6" w:rsidRDefault="00F87F02" w:rsidP="00140828">
      <w:pPr>
        <w:pStyle w:val="UBUcuerpoTrabajo"/>
      </w:pPr>
    </w:p>
    <w:p w14:paraId="62AB9B51" w14:textId="0577E8CA" w:rsidR="00F87F02" w:rsidRPr="001875E6" w:rsidRDefault="00F87F02" w:rsidP="003E5886">
      <w:pPr>
        <w:pStyle w:val="UBUcuerpoTrabajo"/>
      </w:pPr>
      <w:r w:rsidRPr="001875E6">
        <w:t xml:space="preserve">Modelo, acorde con el modelo – vista – controlador (MVC), únicamente representa los datos. Si se tiene en cuenta la estructura de tres partes mencionada anteriormente se puede llegar a la conclusión que su equivalente en </w:t>
      </w:r>
      <w:proofErr w:type="spellStart"/>
      <w:r w:rsidRPr="001875E6">
        <w:t>Dash</w:t>
      </w:r>
      <w:proofErr w:type="spellEnd"/>
      <w:r w:rsidRPr="001875E6">
        <w:t xml:space="preserve"> sería la </w:t>
      </w:r>
      <w:r w:rsidRPr="001875E6">
        <w:rPr>
          <w:b/>
          <w:bCs/>
        </w:rPr>
        <w:t>manipulación de datos</w:t>
      </w:r>
      <w:r w:rsidRPr="001875E6">
        <w:t>.</w:t>
      </w:r>
    </w:p>
    <w:p w14:paraId="500684BA" w14:textId="77777777" w:rsidR="00F87F02" w:rsidRPr="001875E6" w:rsidRDefault="00F87F02" w:rsidP="003E5886">
      <w:pPr>
        <w:pStyle w:val="UBUcuerpoTrabajo"/>
      </w:pPr>
    </w:p>
    <w:p w14:paraId="74FD5087" w14:textId="77777777" w:rsidR="00F87F02" w:rsidRPr="001875E6" w:rsidRDefault="00F87F02" w:rsidP="003E5886">
      <w:pPr>
        <w:pStyle w:val="UBUcuerpoTrabajo"/>
        <w:keepNext/>
      </w:pPr>
      <w:r w:rsidRPr="001875E6">
        <w:rPr>
          <w:noProof/>
        </w:rPr>
        <w:drawing>
          <wp:inline distT="0" distB="0" distL="0" distR="0" wp14:anchorId="5FCD7F61" wp14:editId="286451C3">
            <wp:extent cx="4820285" cy="1277852"/>
            <wp:effectExtent l="0" t="0" r="0" b="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851973" cy="12862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2BF438" w14:textId="207218C1" w:rsidR="00F87F02" w:rsidRPr="001875E6" w:rsidRDefault="00F87F02" w:rsidP="003E5886">
      <w:pPr>
        <w:pStyle w:val="Descripcin"/>
        <w:jc w:val="center"/>
      </w:pPr>
      <w:r w:rsidRPr="001875E6">
        <w:t xml:space="preserve">Ilustración </w:t>
      </w:r>
      <w:r w:rsidR="00501411">
        <w:fldChar w:fldCharType="begin"/>
      </w:r>
      <w:r w:rsidR="00501411">
        <w:instrText xml:space="preserve"> SEQ Ilustración \* ARABIC </w:instrText>
      </w:r>
      <w:r w:rsidR="00501411">
        <w:fldChar w:fldCharType="separate"/>
      </w:r>
      <w:r w:rsidR="00771370">
        <w:rPr>
          <w:noProof/>
        </w:rPr>
        <w:t>4</w:t>
      </w:r>
      <w:r w:rsidR="00501411">
        <w:rPr>
          <w:noProof/>
        </w:rPr>
        <w:fldChar w:fldCharType="end"/>
      </w:r>
      <w:r w:rsidRPr="001875E6">
        <w:t xml:space="preserve"> Ejemplo manipulación datos/modelo</w:t>
      </w:r>
      <w:r w:rsidR="006353FD" w:rsidRPr="001875E6">
        <w:t>.</w:t>
      </w:r>
    </w:p>
    <w:p w14:paraId="4538A2B8" w14:textId="77777777" w:rsidR="00F87F02" w:rsidRPr="001875E6" w:rsidRDefault="00F87F02" w:rsidP="00140828">
      <w:pPr>
        <w:pStyle w:val="UBUcuerpoTrabajo"/>
      </w:pPr>
    </w:p>
    <w:p w14:paraId="338A53F3" w14:textId="39931364" w:rsidR="00767B0A" w:rsidRPr="001875E6" w:rsidRDefault="00F87F02" w:rsidP="00767B0A">
      <w:pPr>
        <w:pStyle w:val="UBUcuerpoTrabajo"/>
      </w:pPr>
      <w:r w:rsidRPr="001875E6">
        <w:rPr>
          <w:b/>
          <w:bCs/>
        </w:rPr>
        <w:t>Vista</w:t>
      </w:r>
      <w:r w:rsidRPr="001875E6">
        <w:t xml:space="preserve"> permite que el usuario pueda visualizar los datos del modelo. Se incluirá únicamente el aspecto visual de todos los botones, gráficos y demás elementos gráficos. En </w:t>
      </w:r>
      <w:proofErr w:type="spellStart"/>
      <w:r w:rsidRPr="001875E6">
        <w:t>Dash</w:t>
      </w:r>
      <w:proofErr w:type="spellEnd"/>
      <w:r w:rsidRPr="001875E6">
        <w:t xml:space="preserve"> corresponderá con la </w:t>
      </w:r>
      <w:r w:rsidRPr="001875E6">
        <w:rPr>
          <w:b/>
          <w:bCs/>
        </w:rPr>
        <w:t xml:space="preserve">creación del </w:t>
      </w:r>
      <w:proofErr w:type="spellStart"/>
      <w:r w:rsidRPr="001875E6">
        <w:rPr>
          <w:b/>
          <w:bCs/>
        </w:rPr>
        <w:t>layout</w:t>
      </w:r>
      <w:proofErr w:type="spellEnd"/>
      <w:r w:rsidRPr="001875E6">
        <w:t xml:space="preserve">. </w:t>
      </w:r>
    </w:p>
    <w:p w14:paraId="5A5BBAD8" w14:textId="0C1BD04E" w:rsidR="009C77ED" w:rsidRPr="001875E6" w:rsidRDefault="009C77ED" w:rsidP="00767B0A">
      <w:pPr>
        <w:pStyle w:val="UBUcuerpoTrabajo"/>
      </w:pPr>
    </w:p>
    <w:p w14:paraId="22130007" w14:textId="048406CD" w:rsidR="009C77ED" w:rsidRPr="001875E6" w:rsidRDefault="009C77ED" w:rsidP="00767B0A">
      <w:pPr>
        <w:pStyle w:val="UBUcuerpoTrabajo"/>
      </w:pPr>
      <w:r w:rsidRPr="001875E6">
        <w:t>En el proyecto se ha</w:t>
      </w:r>
      <w:r w:rsidR="006353FD" w:rsidRPr="001875E6">
        <w:t xml:space="preserve">n usado dos componentes de la librería </w:t>
      </w:r>
      <w:proofErr w:type="spellStart"/>
      <w:r w:rsidR="006353FD" w:rsidRPr="001875E6">
        <w:t>Dash</w:t>
      </w:r>
      <w:proofErr w:type="spellEnd"/>
      <w:r w:rsidR="006353FD" w:rsidRPr="001875E6">
        <w:t xml:space="preserve"> llamados </w:t>
      </w:r>
      <w:proofErr w:type="spellStart"/>
      <w:r w:rsidR="006353FD" w:rsidRPr="001875E6">
        <w:t>Dash</w:t>
      </w:r>
      <w:proofErr w:type="spellEnd"/>
      <w:r w:rsidR="006353FD" w:rsidRPr="001875E6">
        <w:t xml:space="preserve"> Core </w:t>
      </w:r>
      <w:proofErr w:type="spellStart"/>
      <w:r w:rsidR="006353FD" w:rsidRPr="001875E6">
        <w:t>Components</w:t>
      </w:r>
      <w:proofErr w:type="spellEnd"/>
      <w:r w:rsidR="006353FD" w:rsidRPr="001875E6">
        <w:t xml:space="preserve"> y </w:t>
      </w:r>
      <w:proofErr w:type="spellStart"/>
      <w:r w:rsidR="006353FD" w:rsidRPr="001875E6">
        <w:t>Dash</w:t>
      </w:r>
      <w:proofErr w:type="spellEnd"/>
      <w:r w:rsidR="006353FD" w:rsidRPr="001875E6">
        <w:t xml:space="preserve"> Bootstrap </w:t>
      </w:r>
      <w:proofErr w:type="spellStart"/>
      <w:r w:rsidR="006353FD" w:rsidRPr="001875E6">
        <w:t>Components</w:t>
      </w:r>
      <w:proofErr w:type="spellEnd"/>
      <w:r w:rsidR="006353FD" w:rsidRPr="001875E6">
        <w:t xml:space="preserve">. Estos se verán con más profundidad en el apartado siguiente. </w:t>
      </w:r>
    </w:p>
    <w:p w14:paraId="7407E83A" w14:textId="77777777" w:rsidR="00F87F02" w:rsidRPr="001875E6" w:rsidRDefault="00F87F02" w:rsidP="00BE037C">
      <w:pPr>
        <w:pStyle w:val="UBUcuerpoTrabajo"/>
        <w:ind w:firstLine="0"/>
      </w:pPr>
    </w:p>
    <w:p w14:paraId="4E680536" w14:textId="690396B2" w:rsidR="00693B68" w:rsidRDefault="00F87F02" w:rsidP="002319B2">
      <w:pPr>
        <w:pStyle w:val="UBUcuerpoTrabajo"/>
      </w:pPr>
      <w:r w:rsidRPr="001875E6">
        <w:rPr>
          <w:b/>
          <w:bCs/>
        </w:rPr>
        <w:t>Controlador</w:t>
      </w:r>
      <w:r w:rsidRPr="001875E6">
        <w:t xml:space="preserve"> crea todas las interacciones entre los elementos del </w:t>
      </w:r>
      <w:proofErr w:type="spellStart"/>
      <w:r w:rsidRPr="001875E6">
        <w:t>layout</w:t>
      </w:r>
      <w:proofErr w:type="spellEnd"/>
      <w:r w:rsidRPr="001875E6">
        <w:t xml:space="preserve">. En </w:t>
      </w:r>
      <w:proofErr w:type="spellStart"/>
      <w:r w:rsidRPr="001875E6">
        <w:t>Dash</w:t>
      </w:r>
      <w:proofErr w:type="spellEnd"/>
      <w:r w:rsidRPr="001875E6">
        <w:t xml:space="preserve"> y en la aplicación, se asociaría con la </w:t>
      </w:r>
      <w:r w:rsidRPr="001875E6">
        <w:rPr>
          <w:b/>
          <w:bCs/>
        </w:rPr>
        <w:t>interacción de los componentes</w:t>
      </w:r>
      <w:r w:rsidRPr="001875E6">
        <w:t xml:space="preserve">. Es decir: con la creación de </w:t>
      </w:r>
      <w:r w:rsidR="0053078C" w:rsidRPr="002319B2">
        <w:t>l</w:t>
      </w:r>
      <w:r w:rsidRPr="002319B2">
        <w:t xml:space="preserve">as funciones </w:t>
      </w:r>
      <w:proofErr w:type="spellStart"/>
      <w:r w:rsidRPr="002319B2">
        <w:t>callback</w:t>
      </w:r>
      <w:proofErr w:type="spellEnd"/>
      <w:r w:rsidRPr="001875E6">
        <w:t xml:space="preserve">. </w:t>
      </w:r>
    </w:p>
    <w:p w14:paraId="49B9216D" w14:textId="5E44289D" w:rsidR="002319B2" w:rsidRDefault="002319B2" w:rsidP="002319B2">
      <w:pPr>
        <w:pStyle w:val="UBUcuerpoTrabajo"/>
      </w:pPr>
    </w:p>
    <w:p w14:paraId="77D6FCF4" w14:textId="41883408" w:rsidR="002319B2" w:rsidRPr="001875E6" w:rsidRDefault="002319B2" w:rsidP="002319B2">
      <w:pPr>
        <w:pStyle w:val="Ttulo3"/>
      </w:pPr>
      <w:bookmarkStart w:id="1" w:name="_3.2.1_Funciones_callback."/>
      <w:bookmarkEnd w:id="1"/>
      <w:r>
        <w:t xml:space="preserve">3.2.1 Funciones </w:t>
      </w:r>
      <w:proofErr w:type="spellStart"/>
      <w:r>
        <w:t>callback</w:t>
      </w:r>
      <w:proofErr w:type="spellEnd"/>
      <w:r>
        <w:t xml:space="preserve">. </w:t>
      </w:r>
    </w:p>
    <w:p w14:paraId="213C443A" w14:textId="67D73028" w:rsidR="006353FD" w:rsidRDefault="006353FD" w:rsidP="006353FD">
      <w:pPr>
        <w:pStyle w:val="UBUcuerpoTrabajo"/>
      </w:pPr>
    </w:p>
    <w:p w14:paraId="209B4F09" w14:textId="099B6BE7" w:rsidR="002319B2" w:rsidRDefault="002319B2" w:rsidP="002319B2">
      <w:pPr>
        <w:pStyle w:val="UBUcuerpoTrabajo"/>
      </w:pPr>
      <w:r w:rsidRPr="001875E6">
        <w:t>Estas funciones son llamadas de forma automática cada vez que se cambia la propiedad de un elemento de entrada para actualizar alguna propiedad en un componente de salida.</w:t>
      </w:r>
      <w:r w:rsidRPr="00FE4B77">
        <w:rPr>
          <w:rStyle w:val="Refdenotaalfinal"/>
        </w:rPr>
        <w:endnoteReference w:id="6"/>
      </w:r>
    </w:p>
    <w:p w14:paraId="713E700A" w14:textId="77777777" w:rsidR="002319B2" w:rsidRDefault="002319B2" w:rsidP="002319B2">
      <w:pPr>
        <w:pStyle w:val="UBUcuerpoTrabajo"/>
        <w:ind w:firstLine="0"/>
      </w:pPr>
    </w:p>
    <w:p w14:paraId="33C888D4" w14:textId="5E2C94CF" w:rsidR="00465832" w:rsidRDefault="00465832" w:rsidP="00465832">
      <w:pPr>
        <w:pStyle w:val="UBUcuerpoTrabajo"/>
      </w:pPr>
      <w:r>
        <w:t xml:space="preserve">En el apartado anterior se mencionó como, en el </w:t>
      </w:r>
      <w:proofErr w:type="spellStart"/>
      <w:r>
        <w:t>layout</w:t>
      </w:r>
      <w:proofErr w:type="spellEnd"/>
      <w:r>
        <w:t xml:space="preserve">, el componente </w:t>
      </w:r>
      <w:proofErr w:type="spellStart"/>
      <w:r>
        <w:t>Graph</w:t>
      </w:r>
      <w:proofErr w:type="spellEnd"/>
      <w:r>
        <w:t xml:space="preserve"> tomaba como input una figura generada con </w:t>
      </w:r>
      <w:proofErr w:type="spellStart"/>
      <w:r>
        <w:t>plotly</w:t>
      </w:r>
      <w:proofErr w:type="spellEnd"/>
      <w:r>
        <w:t xml:space="preserve">. Las funciones </w:t>
      </w:r>
      <w:proofErr w:type="spellStart"/>
      <w:r>
        <w:t>callback</w:t>
      </w:r>
      <w:proofErr w:type="spellEnd"/>
      <w:r>
        <w:t xml:space="preserve"> funcionan de forma similar.</w:t>
      </w:r>
    </w:p>
    <w:p w14:paraId="6F55AC54" w14:textId="77777777" w:rsidR="00465832" w:rsidRDefault="00465832" w:rsidP="00465832">
      <w:pPr>
        <w:pStyle w:val="UBUcuerpoTrabajo"/>
      </w:pPr>
    </w:p>
    <w:p w14:paraId="2FF2098E" w14:textId="77777777" w:rsidR="002D7142" w:rsidRDefault="00337710" w:rsidP="00337710">
      <w:pPr>
        <w:pStyle w:val="UBUcuerpoTrabajo"/>
      </w:pPr>
      <w:r>
        <w:t xml:space="preserve">Todas las funciones </w:t>
      </w:r>
      <w:proofErr w:type="spellStart"/>
      <w:r>
        <w:t>callback</w:t>
      </w:r>
      <w:proofErr w:type="spellEnd"/>
      <w:r>
        <w:t xml:space="preserve"> necesitan un output y un input. Estos a su vez necesitan un </w:t>
      </w:r>
      <w:proofErr w:type="spellStart"/>
      <w:r>
        <w:t>component_id</w:t>
      </w:r>
      <w:proofErr w:type="spellEnd"/>
      <w:r>
        <w:t xml:space="preserve"> y un </w:t>
      </w:r>
      <w:proofErr w:type="spellStart"/>
      <w:r>
        <w:t>component_property</w:t>
      </w:r>
      <w:proofErr w:type="spellEnd"/>
      <w:r>
        <w:t xml:space="preserve">. Cada uno de estos componentes en el </w:t>
      </w:r>
      <w:proofErr w:type="spellStart"/>
      <w:r>
        <w:t>callback</w:t>
      </w:r>
      <w:proofErr w:type="spellEnd"/>
      <w:r>
        <w:t xml:space="preserve"> referenciará un componente en el </w:t>
      </w:r>
      <w:proofErr w:type="spellStart"/>
      <w:r>
        <w:t>layout</w:t>
      </w:r>
      <w:proofErr w:type="spellEnd"/>
      <w:r>
        <w:t xml:space="preserve">. </w:t>
      </w:r>
    </w:p>
    <w:p w14:paraId="0F688B34" w14:textId="77777777" w:rsidR="002D7142" w:rsidRDefault="002D7142" w:rsidP="00337710">
      <w:pPr>
        <w:pStyle w:val="UBUcuerpoTrabajo"/>
      </w:pPr>
    </w:p>
    <w:p w14:paraId="0D224C7F" w14:textId="7365472D" w:rsidR="00337710" w:rsidRDefault="002D7142" w:rsidP="00337710">
      <w:pPr>
        <w:pStyle w:val="UBUcuerpoTrabajo"/>
      </w:pPr>
      <w:r>
        <w:t xml:space="preserve">Se explicará este concepto sobre dos fragmentos de código de la aplicación, el primero perteneciendo al </w:t>
      </w:r>
      <w:proofErr w:type="spellStart"/>
      <w:r>
        <w:t>layout</w:t>
      </w:r>
      <w:proofErr w:type="spellEnd"/>
      <w:r>
        <w:t xml:space="preserve"> y el segundo a su propia función </w:t>
      </w:r>
      <w:proofErr w:type="spellStart"/>
      <w:r>
        <w:t>callback</w:t>
      </w:r>
      <w:proofErr w:type="spellEnd"/>
      <w:r>
        <w:t xml:space="preserve">: </w:t>
      </w:r>
    </w:p>
    <w:p w14:paraId="435BB237" w14:textId="77777777" w:rsidR="00337710" w:rsidRDefault="00337710" w:rsidP="00771370">
      <w:pPr>
        <w:pStyle w:val="UBUcuerpoTrabajo"/>
        <w:ind w:firstLine="0"/>
      </w:pPr>
    </w:p>
    <w:p w14:paraId="445DF301" w14:textId="77777777" w:rsidR="00771370" w:rsidRDefault="00465832" w:rsidP="00771370">
      <w:pPr>
        <w:pStyle w:val="UBUcuerpoTrabajo"/>
        <w:keepNext/>
        <w:jc w:val="center"/>
      </w:pPr>
      <w:r w:rsidRPr="00465832">
        <w:rPr>
          <w:noProof/>
        </w:rPr>
        <w:lastRenderedPageBreak/>
        <w:drawing>
          <wp:inline distT="0" distB="0" distL="0" distR="0" wp14:anchorId="69759FE6" wp14:editId="15E399F3">
            <wp:extent cx="4134591" cy="2672195"/>
            <wp:effectExtent l="0" t="0" r="0" b="0"/>
            <wp:docPr id="13" name="Imagen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140245" cy="26758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9FC618" w14:textId="45159A6D" w:rsidR="002319B2" w:rsidRDefault="00771370" w:rsidP="0074650D">
      <w:pPr>
        <w:pStyle w:val="Descripcin"/>
        <w:jc w:val="center"/>
      </w:pPr>
      <w:r>
        <w:t xml:space="preserve">Ilustración </w:t>
      </w:r>
      <w:r w:rsidR="00501411">
        <w:fldChar w:fldCharType="begin"/>
      </w:r>
      <w:r w:rsidR="00501411">
        <w:instrText xml:space="preserve"> SEQ Ilustración \* ARABIC </w:instrText>
      </w:r>
      <w:r w:rsidR="00501411">
        <w:fldChar w:fldCharType="separate"/>
      </w:r>
      <w:r w:rsidR="00EB2E94">
        <w:rPr>
          <w:noProof/>
        </w:rPr>
        <w:t>5</w:t>
      </w:r>
      <w:r w:rsidR="00501411">
        <w:rPr>
          <w:noProof/>
        </w:rPr>
        <w:fldChar w:fldCharType="end"/>
      </w:r>
      <w:r>
        <w:t xml:space="preserve"> Funcionamiento de </w:t>
      </w:r>
      <w:proofErr w:type="spellStart"/>
      <w:r>
        <w:t>callback</w:t>
      </w:r>
      <w:proofErr w:type="spellEnd"/>
      <w:r>
        <w:t xml:space="preserve"> en </w:t>
      </w:r>
      <w:r>
        <w:rPr>
          <w:noProof/>
        </w:rPr>
        <w:t>fragmento de código</w:t>
      </w:r>
    </w:p>
    <w:p w14:paraId="44EE603E" w14:textId="77777777" w:rsidR="00771370" w:rsidRDefault="00771370" w:rsidP="0074650D">
      <w:pPr>
        <w:pStyle w:val="UBUcuerpoTrabajo"/>
        <w:ind w:firstLine="0"/>
      </w:pPr>
    </w:p>
    <w:p w14:paraId="13CEA3EF" w14:textId="1D7B39D5" w:rsidR="00A2259F" w:rsidRPr="002319B2" w:rsidRDefault="00465832" w:rsidP="00A2259F">
      <w:pPr>
        <w:pStyle w:val="UBUcuerpoTrabajo"/>
      </w:pPr>
      <w:r>
        <w:t xml:space="preserve">El output de la función </w:t>
      </w:r>
      <w:proofErr w:type="spellStart"/>
      <w:r>
        <w:t>callback</w:t>
      </w:r>
      <w:proofErr w:type="spellEnd"/>
      <w:r>
        <w:t xml:space="preserve"> que se ve en la imagen es el gráfico generado en </w:t>
      </w:r>
      <w:proofErr w:type="spellStart"/>
      <w:r>
        <w:t>Plotly</w:t>
      </w:r>
      <w:proofErr w:type="spellEnd"/>
      <w:r>
        <w:t xml:space="preserve"> y e</w:t>
      </w:r>
      <w:r w:rsidR="002319B2">
        <w:t xml:space="preserve">l input es el valor del </w:t>
      </w:r>
      <w:proofErr w:type="spellStart"/>
      <w:r w:rsidR="002319B2">
        <w:t>dropdown</w:t>
      </w:r>
      <w:proofErr w:type="spellEnd"/>
      <w:r>
        <w:t xml:space="preserve">. El usuario puede interactuar con dicho valor y hacerlo cambiar, cambiando así el input del </w:t>
      </w:r>
      <w:proofErr w:type="spellStart"/>
      <w:r>
        <w:t>callback</w:t>
      </w:r>
      <w:proofErr w:type="spellEnd"/>
      <w:r w:rsidR="00EB2E94">
        <w:t xml:space="preserve"> y </w:t>
      </w:r>
      <w:r>
        <w:t>actualizando el output</w:t>
      </w:r>
      <w:r w:rsidR="00A2259F">
        <w:t xml:space="preserve"> </w:t>
      </w:r>
      <w:r w:rsidR="00EB2E94">
        <w:t>en consecuencia.</w:t>
      </w:r>
    </w:p>
    <w:p w14:paraId="7BD8D66D" w14:textId="48A6FBBF" w:rsidR="006353FD" w:rsidRPr="002319B2" w:rsidRDefault="006353FD" w:rsidP="006353FD">
      <w:pPr>
        <w:pStyle w:val="UBUcuerpoTrabajo"/>
      </w:pPr>
    </w:p>
    <w:p w14:paraId="70BC094B" w14:textId="78BD8704" w:rsidR="006353FD" w:rsidRPr="001875E6" w:rsidRDefault="006353FD" w:rsidP="006353FD">
      <w:pPr>
        <w:pStyle w:val="UBUcuerpoTrabajo"/>
      </w:pPr>
    </w:p>
    <w:p w14:paraId="19F19F90" w14:textId="77777777" w:rsidR="006353FD" w:rsidRPr="001875E6" w:rsidRDefault="006353FD" w:rsidP="006353FD">
      <w:pPr>
        <w:pStyle w:val="UBUcuerpoTrabajo"/>
      </w:pPr>
    </w:p>
    <w:p w14:paraId="05B08C04" w14:textId="54E94670" w:rsidR="00D1155D" w:rsidRDefault="00D1155D">
      <w:r>
        <w:br w:type="page"/>
      </w:r>
    </w:p>
    <w:p w14:paraId="14400C1C" w14:textId="77777777" w:rsidR="00693B68" w:rsidRPr="001875E6" w:rsidRDefault="00693B68" w:rsidP="00693B68">
      <w:pPr>
        <w:pStyle w:val="UBUcuerpoTrabajo"/>
      </w:pPr>
    </w:p>
    <w:sectPr w:rsidR="00693B68" w:rsidRPr="001875E6" w:rsidSect="003671AD">
      <w:footerReference w:type="default" r:id="rId13"/>
      <w:endnotePr>
        <w:numFmt w:val="decimal"/>
      </w:endnotePr>
      <w:pgSz w:w="11906" w:h="16838"/>
      <w:pgMar w:top="993" w:right="850" w:bottom="1416" w:left="1701" w:header="720" w:footer="85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047A93C" w14:textId="77777777" w:rsidR="00501411" w:rsidRDefault="00501411"/>
  </w:endnote>
  <w:endnote w:type="continuationSeparator" w:id="0">
    <w:p w14:paraId="6155C373" w14:textId="77777777" w:rsidR="00501411" w:rsidRDefault="00501411">
      <w:r>
        <w:continuationSeparator/>
      </w:r>
    </w:p>
  </w:endnote>
  <w:endnote w:id="1">
    <w:p w14:paraId="16FE447D" w14:textId="5624D6FF" w:rsidR="00BC2680" w:rsidRPr="00BC2680" w:rsidRDefault="00BC2680">
      <w:pPr>
        <w:pStyle w:val="Textonotaalfinal"/>
        <w:rPr>
          <w:lang w:val="en-GB"/>
        </w:rPr>
      </w:pPr>
      <w:r>
        <w:rPr>
          <w:rStyle w:val="Refdenotaalfinal"/>
        </w:rPr>
        <w:endnoteRef/>
      </w:r>
      <w:r w:rsidRPr="00BC2680">
        <w:rPr>
          <w:lang w:val="en-GB"/>
        </w:rPr>
        <w:t xml:space="preserve"> </w:t>
      </w:r>
      <w:r>
        <w:fldChar w:fldCharType="begin"/>
      </w:r>
      <w:r>
        <w:rPr>
          <w:lang w:val="en-GB"/>
        </w:rPr>
        <w:instrText xml:space="preserve"> ADDIN ZOTERO_ITEM CSL_CITATION {"citationID":"Z2Pw2tTO","properties":{"formattedCitation":"\\uc0\\u8216{}Dash Documentation &amp; User Guide | Plotly\\uc0\\u8217{} &lt;https://dash.plotly.com/&gt; [accessed 2 June 2022].","plainCitation":"‘Dash Documentation &amp; User Guide | Plotly’ &lt;https://dash.plotly.com/&gt; [accessed 2 June 2022].","noteIndex":1},"citationItems":[{"id":51,"uris":["http://zotero.org/users/local/k28YpyzE/items/F4TXHEQ4"],"itemData":{"id":51,"type":"webpage","title":"Dash Documentation &amp; User Guide | Plotly","URL":"https://dash.plotly.com/","accessed":{"date-parts":[["2022",6,2]]}}}],"schema":"https://github.com/citation-style-language/schema/raw/master/csl-citation.json"} </w:instrText>
      </w:r>
      <w:r>
        <w:fldChar w:fldCharType="separate"/>
      </w:r>
      <w:r w:rsidRPr="00BC2680">
        <w:rPr>
          <w:rFonts w:cs="Times New Roman"/>
          <w:szCs w:val="24"/>
          <w:lang w:val="en-GB"/>
        </w:rPr>
        <w:t>‘Dash Documentation &amp; User Guide | Plotly’ &lt;https://dash.plotly.com/&gt; [accessed 2 June 2022].</w:t>
      </w:r>
      <w:r>
        <w:fldChar w:fldCharType="end"/>
      </w:r>
    </w:p>
  </w:endnote>
  <w:endnote w:id="2">
    <w:p w14:paraId="52E6AEE3" w14:textId="67A719BF" w:rsidR="00C77A8E" w:rsidRPr="00C77A8E" w:rsidRDefault="00C77A8E">
      <w:pPr>
        <w:pStyle w:val="Textonotaalfinal"/>
        <w:rPr>
          <w:lang w:val="en-GB"/>
        </w:rPr>
      </w:pPr>
      <w:r>
        <w:rPr>
          <w:rStyle w:val="Refdenotaalfinal"/>
        </w:rPr>
        <w:endnoteRef/>
      </w:r>
      <w:r w:rsidRPr="00C77A8E">
        <w:rPr>
          <w:lang w:val="en-GB"/>
        </w:rPr>
        <w:t xml:space="preserve"> </w:t>
      </w:r>
      <w:r>
        <w:fldChar w:fldCharType="begin"/>
      </w:r>
      <w:r w:rsidR="00BC2680">
        <w:rPr>
          <w:lang w:val="en-GB"/>
        </w:rPr>
        <w:instrText xml:space="preserve"> ADDIN ZOTERO_ITEM CSL_CITATION {"citationID":"inJl4znA","properties":{"formattedCitation":"\\uc0\\u8216{}Dash HTML Components | Dash for Python Documentation | Plotly\\uc0\\u8217{} &lt;https://dash.plotly.com/dash-html-components&gt; [accessed 1 June 2022].","plainCitation":"‘Dash HTML Components | Dash for Python Documentation | Plotly’ &lt;https://dash.plotly.com/dash-html-components&gt; [accessed 1 June 2022].","noteIndex":2},"citationItems":[{"id":41,"uris":["http://zotero.org/users/local/k28YpyzE/items/TVAIBY58"],"itemData":{"id":41,"type":"webpage","title":"Dash HTML Components | Dash for Python Documentation | Plotly","URL":"https://dash.plotly.com/dash-html-components","accessed":{"date-parts":[["2022",6,1]]}}}],"schema":"https://github.com/citation-style-language/schema/raw/master/csl-citation.json"} </w:instrText>
      </w:r>
      <w:r>
        <w:fldChar w:fldCharType="separate"/>
      </w:r>
      <w:r w:rsidRPr="00C77A8E">
        <w:rPr>
          <w:rFonts w:cs="Times New Roman"/>
          <w:szCs w:val="24"/>
          <w:lang w:val="en-GB"/>
        </w:rPr>
        <w:t>‘Dash HTML Components | Dash for Python Documentation | Plotly’ &lt;https://dash.plotly.com/dash-html-components&gt; [accessed 1 June 2022].</w:t>
      </w:r>
      <w:r>
        <w:fldChar w:fldCharType="end"/>
      </w:r>
    </w:p>
  </w:endnote>
  <w:endnote w:id="3">
    <w:p w14:paraId="764EA925" w14:textId="379C3706" w:rsidR="0053078C" w:rsidRPr="00D91182" w:rsidRDefault="0053078C" w:rsidP="0053078C">
      <w:pPr>
        <w:pStyle w:val="Textonotaalfinal"/>
        <w:rPr>
          <w:szCs w:val="20"/>
          <w:lang w:val="en-GB"/>
        </w:rPr>
      </w:pPr>
      <w:r w:rsidRPr="00D91182">
        <w:rPr>
          <w:rStyle w:val="Refdenotaalfinal"/>
          <w:szCs w:val="20"/>
        </w:rPr>
        <w:endnoteRef/>
      </w:r>
      <w:r w:rsidRPr="00D91182">
        <w:rPr>
          <w:szCs w:val="20"/>
          <w:lang w:val="en-GB"/>
        </w:rPr>
        <w:t xml:space="preserve"> </w:t>
      </w:r>
      <w:r w:rsidRPr="00D91182">
        <w:rPr>
          <w:szCs w:val="20"/>
        </w:rPr>
        <w:fldChar w:fldCharType="begin"/>
      </w:r>
      <w:r w:rsidRPr="00D91182">
        <w:rPr>
          <w:szCs w:val="20"/>
          <w:lang w:val="en-GB"/>
        </w:rPr>
        <w:instrText xml:space="preserve"> ADDIN ZOTERO_ITEM CSL_CITATION {"citationID":"QAnxIkuU","properties":{"formattedCitation":"\\uc0\\u8216{}Dash Core Components | Dash for Python Documentation | Plotly\\uc0\\u8217{} &lt;https://dash.plotly.com/dash-core-components&gt; [accessed 29 March 2022].","plainCitation":"‘Dash Core Components | Dash for Python Documentation | Plotly’ &lt;https://dash.plotly.com/dash-core-components&gt; [accessed 29 March 2022].","noteIndex":3},"citationItems":[{"id":7,"uris":["http://zotero.org/users/local/k28YpyzE/items/LRKKBJYZ"],"itemData":{"id":7,"type":"webpage","title":"Dash Core Components | Dash for Python Documentation | Plotly","URL":"https://dash.plotly.com/dash-core-components","accessed":{"date-parts":[["2022",3,29]]}}}],"schema":"https://github.com/citation-style-language/schema/raw/master/csl-citation.json"} </w:instrText>
      </w:r>
      <w:r w:rsidRPr="00D91182">
        <w:rPr>
          <w:szCs w:val="20"/>
        </w:rPr>
        <w:fldChar w:fldCharType="separate"/>
      </w:r>
      <w:r w:rsidRPr="00D91182">
        <w:rPr>
          <w:rFonts w:cs="Times New Roman"/>
          <w:szCs w:val="20"/>
          <w:lang w:val="en-GB"/>
        </w:rPr>
        <w:t>‘Dash Core Components | Dash for Python Documentation | Plotly’ &lt;https://dash.plotly.com/dash-core-components&gt; [accessed 29 March 2022].</w:t>
      </w:r>
      <w:r w:rsidRPr="00D91182">
        <w:rPr>
          <w:szCs w:val="20"/>
        </w:rPr>
        <w:fldChar w:fldCharType="end"/>
      </w:r>
    </w:p>
  </w:endnote>
  <w:endnote w:id="4">
    <w:p w14:paraId="0A8CE562" w14:textId="3ED0E1B8" w:rsidR="00B853DA" w:rsidRPr="00D91182" w:rsidRDefault="00B853DA" w:rsidP="00B853DA">
      <w:pPr>
        <w:pStyle w:val="Textonotaalfinal"/>
        <w:rPr>
          <w:szCs w:val="20"/>
          <w:lang w:val="en-GB"/>
        </w:rPr>
      </w:pPr>
      <w:r w:rsidRPr="00D91182">
        <w:rPr>
          <w:rStyle w:val="Refdenotaalfinal"/>
          <w:szCs w:val="20"/>
        </w:rPr>
        <w:endnoteRef/>
      </w:r>
      <w:r w:rsidRPr="00D91182">
        <w:rPr>
          <w:szCs w:val="20"/>
          <w:lang w:val="en-GB"/>
        </w:rPr>
        <w:t xml:space="preserve"> </w:t>
      </w:r>
      <w:r w:rsidRPr="00D91182">
        <w:rPr>
          <w:szCs w:val="20"/>
        </w:rPr>
        <w:fldChar w:fldCharType="begin"/>
      </w:r>
      <w:r w:rsidR="00BC2680">
        <w:rPr>
          <w:szCs w:val="20"/>
          <w:lang w:val="en-GB"/>
        </w:rPr>
        <w:instrText xml:space="preserve"> ADDIN ZOTERO_ITEM CSL_CITATION {"citationID":"4OzAsY8O","properties":{"formattedCitation":"\\uc0\\u8216{}Dash Bootstrap Components\\uc0\\u8217{} &lt;https://dash-bootstrap-components.opensource.faculty.ai/&gt; [accessed 2 June 2022].","plainCitation":"‘Dash Bootstrap Components’ &lt;https://dash-bootstrap-components.opensource.faculty.ai/&gt; [accessed 2 June 2022].","noteIndex":4},"citationItems":[{"id":45,"uris":["http://zotero.org/users/local/k28YpyzE/items/TAFFI3VA"],"itemData":{"id":45,"type":"webpage","title":"Dash Bootstrap Components","URL":"https://dash-bootstrap-components.opensource.faculty.ai/","accessed":{"date-parts":[["2022",6,2]]}}}],"schema":"https://github.com/citation-style-language/schema/raw/master/csl-citation.json"} </w:instrText>
      </w:r>
      <w:r w:rsidRPr="00D91182">
        <w:rPr>
          <w:szCs w:val="20"/>
        </w:rPr>
        <w:fldChar w:fldCharType="separate"/>
      </w:r>
      <w:r w:rsidRPr="00D91182">
        <w:rPr>
          <w:rFonts w:cs="Times New Roman"/>
          <w:szCs w:val="20"/>
          <w:lang w:val="en-GB"/>
        </w:rPr>
        <w:t>‘Dash Bootstrap Components’ &lt;https://dash-bootstrap-components.opensource.faculty.ai/&gt; [accessed 2 June 2022].</w:t>
      </w:r>
      <w:r w:rsidRPr="00D91182">
        <w:rPr>
          <w:szCs w:val="20"/>
        </w:rPr>
        <w:fldChar w:fldCharType="end"/>
      </w:r>
    </w:p>
  </w:endnote>
  <w:endnote w:id="5">
    <w:p w14:paraId="601AE6E3" w14:textId="55339091" w:rsidR="00F87F02" w:rsidRPr="00140828" w:rsidRDefault="00F87F02" w:rsidP="002F61C8">
      <w:pPr>
        <w:pStyle w:val="Textonotaalfinal"/>
        <w:rPr>
          <w:lang w:val="en-GB"/>
        </w:rPr>
      </w:pPr>
      <w:r w:rsidRPr="00D91182">
        <w:rPr>
          <w:rStyle w:val="Refdenotaalfinal"/>
          <w:szCs w:val="20"/>
        </w:rPr>
        <w:endnoteRef/>
      </w:r>
      <w:r w:rsidRPr="00D91182">
        <w:rPr>
          <w:szCs w:val="20"/>
          <w:lang w:val="en-GB"/>
        </w:rPr>
        <w:t xml:space="preserve"> </w:t>
      </w:r>
      <w:r w:rsidRPr="00D91182">
        <w:rPr>
          <w:szCs w:val="20"/>
        </w:rPr>
        <w:fldChar w:fldCharType="begin"/>
      </w:r>
      <w:r w:rsidR="00BC2680">
        <w:rPr>
          <w:szCs w:val="20"/>
          <w:lang w:val="en-GB"/>
        </w:rPr>
        <w:instrText xml:space="preserve"> ADDIN ZOTERO_ITEM CSL_CITATION {"citationID":"6IYVu8W1","properties":{"formattedCitation":"Aly Sivji, \\uc0\\u8216{}Interactive, Web-Based Dashboards in Python\\uc0\\u8217{} &lt;https://alysivji.github.io/./reactive-dashboards-with-dash.html&gt; [accessed 26 May 2022].","plainCitation":"Aly Sivji, ‘Interactive, Web-Based Dashboards in Python’ &lt;https://alysivji.github.io/./reactive-dashboards-with-dash.html&gt; [accessed 26 May 2022].","noteIndex":5},"citationItems":[{"id":26,"uris":["http://zotero.org/users/local/k28YpyzE/items/9XPH4D2H"],"itemData":{"id":26,"type":"webpage","language":"en","note":"section: Tutorials","title":"Interactive, Web-Based Dashboards in Python","URL":"https://alysivji.github.io/./reactive-dashboards-with-dash.html","author":[{"family":"Sivji","given":"Aly"}],"accessed":{"date-parts":[["2022",5,26]]}}}],"schema":"https://github.com/citation-style-language/schema/raw/master/csl-citation.json"} </w:instrText>
      </w:r>
      <w:r w:rsidRPr="00D91182">
        <w:rPr>
          <w:szCs w:val="20"/>
        </w:rPr>
        <w:fldChar w:fldCharType="separate"/>
      </w:r>
      <w:r w:rsidR="008F38C9" w:rsidRPr="00D91182">
        <w:rPr>
          <w:rFonts w:cs="Times New Roman"/>
          <w:szCs w:val="20"/>
          <w:lang w:val="en-GB"/>
        </w:rPr>
        <w:t>Aly Sivji, ‘Interactive, Web-Based Dashboards in Python’ &lt;https://alysivji.github.io/./reactive-dashboards-with-dash.html&gt; [accessed 26 May 2022].</w:t>
      </w:r>
      <w:r w:rsidRPr="00D91182">
        <w:rPr>
          <w:szCs w:val="20"/>
        </w:rPr>
        <w:fldChar w:fldCharType="end"/>
      </w:r>
    </w:p>
  </w:endnote>
  <w:endnote w:id="6">
    <w:p w14:paraId="29EF8BD5" w14:textId="4E540D24" w:rsidR="002319B2" w:rsidRPr="00D91182" w:rsidRDefault="002319B2" w:rsidP="002319B2">
      <w:pPr>
        <w:pStyle w:val="Textonotaalfinal"/>
        <w:rPr>
          <w:szCs w:val="20"/>
          <w:lang w:val="en-GB"/>
        </w:rPr>
      </w:pPr>
      <w:r w:rsidRPr="00D91182">
        <w:rPr>
          <w:rStyle w:val="Refdenotaalfinal"/>
          <w:szCs w:val="20"/>
        </w:rPr>
        <w:endnoteRef/>
      </w:r>
      <w:r w:rsidRPr="00D91182">
        <w:rPr>
          <w:szCs w:val="20"/>
          <w:lang w:val="en-GB"/>
        </w:rPr>
        <w:t xml:space="preserve"> </w:t>
      </w:r>
      <w:r w:rsidRPr="00D91182">
        <w:rPr>
          <w:szCs w:val="20"/>
        </w:rPr>
        <w:fldChar w:fldCharType="begin"/>
      </w:r>
      <w:r w:rsidR="00BC2680">
        <w:rPr>
          <w:szCs w:val="20"/>
          <w:lang w:val="en-GB"/>
        </w:rPr>
        <w:instrText xml:space="preserve"> ADDIN ZOTERO_ITEM CSL_CITATION {"citationID":"G1p0psXo","properties":{"formattedCitation":"\\uc0\\u8216{}Part 3. Basic Callbacks | Dash for Python Documentation | Plotly\\uc0\\u8217{} &lt;https://dash.plotly.com/basic-callbacks&gt; [accessed 26 May 2022].","plainCitation":"‘Part 3. Basic Callbacks | Dash for Python Documentation | Plotly’ &lt;https://dash.plotly.com/basic-callbacks&gt; [accessed 26 May 2022].","noteIndex":6},"citationItems":[{"id":30,"uris":["http://zotero.org/users/local/k28YpyzE/items/JTFDVIVP"],"itemData":{"id":30,"type":"webpage","title":"Part 3. Basic Callbacks | Dash for Python Documentation | Plotly","URL":"https://dash.plotly.com/basic-callbacks","accessed":{"date-parts":[["2022",5,26]]}}}],"schema":"https://github.com/citation-style-language/schema/raw/master/csl-citation.json"} </w:instrText>
      </w:r>
      <w:r w:rsidRPr="00D91182">
        <w:rPr>
          <w:szCs w:val="20"/>
        </w:rPr>
        <w:fldChar w:fldCharType="separate"/>
      </w:r>
      <w:r w:rsidRPr="00D91182">
        <w:rPr>
          <w:rFonts w:cs="Times New Roman"/>
          <w:szCs w:val="20"/>
          <w:lang w:val="en-GB"/>
        </w:rPr>
        <w:t>‘Part 3. Basic Callbacks | Dash for Python Documentation | Plotly’ &lt;https://dash.plotly.com/basic-callbacks&gt; [accessed 26 May 2022].</w:t>
      </w:r>
      <w:r w:rsidRPr="00D91182">
        <w:rPr>
          <w:szCs w:val="20"/>
        </w:rPr>
        <w:fldChar w:fldCharType="end"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iberation Serif">
    <w:altName w:val="Times New Roman"/>
    <w:charset w:val="00"/>
    <w:family w:val="roman"/>
    <w:pitch w:val="variable"/>
  </w:font>
  <w:font w:name="Droid Sans">
    <w:altName w:val="Segoe UI"/>
    <w:charset w:val="00"/>
    <w:family w:val="auto"/>
    <w:pitch w:val="variable"/>
  </w:font>
  <w:font w:name="Lohit Hindi">
    <w:altName w:val="Calibri"/>
    <w:charset w:val="00"/>
    <w:family w:val="auto"/>
    <w:pitch w:val="variable"/>
  </w:font>
  <w:font w:name="Liberation Sans">
    <w:altName w:val="Arial"/>
    <w:charset w:val="00"/>
    <w:family w:val="swiss"/>
    <w:pitch w:val="variable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Embossing Tape 3 BRK">
    <w:altName w:val="Calibri"/>
    <w:charset w:val="00"/>
    <w:family w:val="auto"/>
    <w:pitch w:val="variable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335506" w14:textId="7EB71511" w:rsidR="00350BB1" w:rsidRDefault="00F57A9F">
    <w:pPr>
      <w:pStyle w:val="Piedepgina"/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56053533" wp14:editId="20D6D373">
              <wp:simplePos x="0" y="0"/>
              <wp:positionH relativeFrom="column">
                <wp:posOffset>-3020658</wp:posOffset>
              </wp:positionH>
              <wp:positionV relativeFrom="paragraph">
                <wp:posOffset>14422401</wp:posOffset>
              </wp:positionV>
              <wp:extent cx="11972520" cy="1530720"/>
              <wp:effectExtent l="3182550" t="0" r="3154380" b="0"/>
              <wp:wrapNone/>
              <wp:docPr id="1" name="Cuadro de texto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 rot="3313200">
                        <a:off x="0" y="0"/>
                        <a:ext cx="11972520" cy="153072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52FEDD09" w14:textId="77777777" w:rsidR="00350BB1" w:rsidRDefault="00F57A9F">
                          <w:pPr>
                            <w:jc w:val="center"/>
                          </w:pPr>
                          <w:r>
                            <w:rPr>
                              <w:rFonts w:ascii="Embossing Tape 3 BRK" w:hAnsi="Embossing Tape 3 BRK"/>
                              <w:color w:val="C0C0C0"/>
                              <w:sz w:val="64"/>
                              <w:szCs w:val="64"/>
                            </w:rPr>
                            <w:t>Borrador</w:t>
                          </w:r>
                        </w:p>
                      </w:txbxContent>
                    </wps:txbx>
                    <wps:bodyPr vert="horz" wrap="none" lIns="90000" tIns="45000" rIns="90000" bIns="45000" anchor="ctr" anchorCtr="0" compatLnSpc="0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6053533" id="_x0000_t202" coordsize="21600,21600" o:spt="202" path="m,l,21600r21600,l21600,xe">
              <v:stroke joinstyle="miter"/>
              <v:path gradientshapeok="t" o:connecttype="rect"/>
            </v:shapetype>
            <v:shape id="Cuadro de texto 1" o:spid="_x0000_s1026" type="#_x0000_t202" style="position:absolute;margin-left:-237.85pt;margin-top:1135.6pt;width:942.7pt;height:120.55pt;rotation:3618898fd;z-index:25165926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" filled="f" stroked="f">
              <v:textbox inset="2.5mm,1.25mm,2.5mm,1.25mm">
                <w:txbxContent>
                  <w:p w14:paraId="52FEDD09" w14:textId="77777777" w:rsidR="00350BB1" w:rsidRDefault="00F57A9F">
                    <w:pPr>
                      <w:jc w:val="center"/>
                    </w:pPr>
                    <w:r>
                      <w:rPr>
                        <w:rFonts w:ascii="Embossing Tape 3 BRK" w:hAnsi="Embossing Tape 3 BRK"/>
                        <w:color w:val="C0C0C0"/>
                        <w:sz w:val="64"/>
                        <w:szCs w:val="64"/>
                      </w:rPr>
                      <w:t>Borrador</w:t>
                    </w:r>
                  </w:p>
                </w:txbxContent>
              </v:textbox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C319728" w14:textId="77777777" w:rsidR="00501411" w:rsidRDefault="00501411">
      <w:r>
        <w:rPr>
          <w:color w:val="000000"/>
        </w:rPr>
        <w:separator/>
      </w:r>
    </w:p>
  </w:footnote>
  <w:footnote w:type="continuationSeparator" w:id="0">
    <w:p w14:paraId="0B02B4EA" w14:textId="77777777" w:rsidR="00501411" w:rsidRDefault="0050141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723907"/>
    <w:multiLevelType w:val="hybridMultilevel"/>
    <w:tmpl w:val="15B05E2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D6125BC"/>
    <w:multiLevelType w:val="hybridMultilevel"/>
    <w:tmpl w:val="9C28318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7996E5A"/>
    <w:multiLevelType w:val="hybridMultilevel"/>
    <w:tmpl w:val="9A82EC04"/>
    <w:lvl w:ilvl="0" w:tplc="0C0A0001">
      <w:start w:val="1"/>
      <w:numFmt w:val="bullet"/>
      <w:lvlText w:val=""/>
      <w:lvlJc w:val="left"/>
      <w:pPr>
        <w:ind w:left="1003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723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443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163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883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603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323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043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763" w:hanging="360"/>
      </w:pPr>
      <w:rPr>
        <w:rFonts w:ascii="Wingdings" w:hAnsi="Wingdings" w:hint="default"/>
      </w:rPr>
    </w:lvl>
  </w:abstractNum>
  <w:abstractNum w:abstractNumId="3" w15:restartNumberingAfterBreak="0">
    <w:nsid w:val="51A145EB"/>
    <w:multiLevelType w:val="hybridMultilevel"/>
    <w:tmpl w:val="2A9AC81A"/>
    <w:lvl w:ilvl="0" w:tplc="0C0A0001">
      <w:start w:val="1"/>
      <w:numFmt w:val="bullet"/>
      <w:lvlText w:val=""/>
      <w:lvlJc w:val="left"/>
      <w:pPr>
        <w:ind w:left="1003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723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443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163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883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603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323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043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763" w:hanging="360"/>
      </w:pPr>
      <w:rPr>
        <w:rFonts w:ascii="Wingdings" w:hAnsi="Wingdings" w:hint="default"/>
      </w:rPr>
    </w:lvl>
  </w:abstractNum>
  <w:abstractNum w:abstractNumId="4" w15:restartNumberingAfterBreak="0">
    <w:nsid w:val="67143ECE"/>
    <w:multiLevelType w:val="hybridMultilevel"/>
    <w:tmpl w:val="749A9606"/>
    <w:lvl w:ilvl="0" w:tplc="0C0A0001">
      <w:start w:val="1"/>
      <w:numFmt w:val="bullet"/>
      <w:lvlText w:val=""/>
      <w:lvlJc w:val="left"/>
      <w:pPr>
        <w:ind w:left="1003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723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443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163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883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603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323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043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763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0"/>
  </w:num>
  <w:num w:numId="3">
    <w:abstractNumId w:val="3"/>
  </w:num>
  <w:num w:numId="4">
    <w:abstractNumId w:val="2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9"/>
  <w:autoHyphenation/>
  <w:hyphenationZone w:val="425"/>
  <w:characterSpacingControl w:val="doNotCompress"/>
  <w:footnotePr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951B3"/>
    <w:rsid w:val="00046E1D"/>
    <w:rsid w:val="0005367A"/>
    <w:rsid w:val="00081411"/>
    <w:rsid w:val="000B549C"/>
    <w:rsid w:val="000C7F76"/>
    <w:rsid w:val="000D0FFD"/>
    <w:rsid w:val="00140828"/>
    <w:rsid w:val="0016562C"/>
    <w:rsid w:val="00180735"/>
    <w:rsid w:val="001875E6"/>
    <w:rsid w:val="001B2170"/>
    <w:rsid w:val="001D2931"/>
    <w:rsid w:val="002319B2"/>
    <w:rsid w:val="00234F04"/>
    <w:rsid w:val="00244375"/>
    <w:rsid w:val="002503BA"/>
    <w:rsid w:val="002878EA"/>
    <w:rsid w:val="002C289B"/>
    <w:rsid w:val="002D7142"/>
    <w:rsid w:val="002E67E8"/>
    <w:rsid w:val="002F27D6"/>
    <w:rsid w:val="002F61C8"/>
    <w:rsid w:val="00337710"/>
    <w:rsid w:val="003671AD"/>
    <w:rsid w:val="003944DD"/>
    <w:rsid w:val="003B04D6"/>
    <w:rsid w:val="003E5886"/>
    <w:rsid w:val="004237CD"/>
    <w:rsid w:val="004243F5"/>
    <w:rsid w:val="004329A6"/>
    <w:rsid w:val="0045051A"/>
    <w:rsid w:val="00465832"/>
    <w:rsid w:val="00490325"/>
    <w:rsid w:val="004A7209"/>
    <w:rsid w:val="004B39E0"/>
    <w:rsid w:val="004D5027"/>
    <w:rsid w:val="00501411"/>
    <w:rsid w:val="00502E0B"/>
    <w:rsid w:val="00522510"/>
    <w:rsid w:val="0053078C"/>
    <w:rsid w:val="00565E20"/>
    <w:rsid w:val="005934CB"/>
    <w:rsid w:val="0062555A"/>
    <w:rsid w:val="0063405C"/>
    <w:rsid w:val="006353FD"/>
    <w:rsid w:val="00646E9B"/>
    <w:rsid w:val="00682474"/>
    <w:rsid w:val="00692BDF"/>
    <w:rsid w:val="00693B68"/>
    <w:rsid w:val="006A7761"/>
    <w:rsid w:val="006F234C"/>
    <w:rsid w:val="00733DA4"/>
    <w:rsid w:val="0074650D"/>
    <w:rsid w:val="00767B0A"/>
    <w:rsid w:val="00771370"/>
    <w:rsid w:val="007B72A8"/>
    <w:rsid w:val="00800702"/>
    <w:rsid w:val="008A4743"/>
    <w:rsid w:val="008B39F4"/>
    <w:rsid w:val="008C7572"/>
    <w:rsid w:val="008D563B"/>
    <w:rsid w:val="008E24E2"/>
    <w:rsid w:val="008F38C9"/>
    <w:rsid w:val="00920F7E"/>
    <w:rsid w:val="00966053"/>
    <w:rsid w:val="009B3061"/>
    <w:rsid w:val="009C77ED"/>
    <w:rsid w:val="00A2259F"/>
    <w:rsid w:val="00A22E21"/>
    <w:rsid w:val="00A717CD"/>
    <w:rsid w:val="00AC7DEB"/>
    <w:rsid w:val="00AD18BF"/>
    <w:rsid w:val="00AD256A"/>
    <w:rsid w:val="00B4221A"/>
    <w:rsid w:val="00B71575"/>
    <w:rsid w:val="00B853DA"/>
    <w:rsid w:val="00BC04C9"/>
    <w:rsid w:val="00BC2680"/>
    <w:rsid w:val="00BE037C"/>
    <w:rsid w:val="00C2707C"/>
    <w:rsid w:val="00C77A8E"/>
    <w:rsid w:val="00CA617E"/>
    <w:rsid w:val="00CB42E5"/>
    <w:rsid w:val="00CD594E"/>
    <w:rsid w:val="00CE22A2"/>
    <w:rsid w:val="00D1155D"/>
    <w:rsid w:val="00D91182"/>
    <w:rsid w:val="00D951B3"/>
    <w:rsid w:val="00DA03A8"/>
    <w:rsid w:val="00DD547F"/>
    <w:rsid w:val="00DD5FE4"/>
    <w:rsid w:val="00E01887"/>
    <w:rsid w:val="00E026E0"/>
    <w:rsid w:val="00E12515"/>
    <w:rsid w:val="00E6516F"/>
    <w:rsid w:val="00E9574B"/>
    <w:rsid w:val="00EA7EBF"/>
    <w:rsid w:val="00EB2E94"/>
    <w:rsid w:val="00ED315E"/>
    <w:rsid w:val="00ED3EF7"/>
    <w:rsid w:val="00ED6BE7"/>
    <w:rsid w:val="00F07046"/>
    <w:rsid w:val="00F4074F"/>
    <w:rsid w:val="00F422A1"/>
    <w:rsid w:val="00F47292"/>
    <w:rsid w:val="00F57A9F"/>
    <w:rsid w:val="00F57C5E"/>
    <w:rsid w:val="00F713CA"/>
    <w:rsid w:val="00F87F02"/>
    <w:rsid w:val="00FB2DAB"/>
    <w:rsid w:val="00FE4B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A41A082"/>
  <w15:docId w15:val="{38AABD0F-B97E-4006-9C12-7029AD397F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Liberation Serif" w:eastAsia="Droid Sans" w:hAnsi="Liberation Serif" w:cs="Lohit Hindi"/>
        <w:kern w:val="3"/>
        <w:sz w:val="24"/>
        <w:szCs w:val="24"/>
        <w:lang w:val="es-ES" w:eastAsia="zh-CN" w:bidi="hi-IN"/>
      </w:rPr>
    </w:rPrDefault>
    <w:pPrDefault>
      <w:pPr>
        <w:widowControl w:val="0"/>
        <w:suppressAutoHyphens/>
        <w:autoSpaceDN w:val="0"/>
        <w:textAlignment w:val="baseline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Heading"/>
    <w:next w:val="UBUcuerpoTrabajo"/>
    <w:uiPriority w:val="9"/>
    <w:qFormat/>
    <w:pPr>
      <w:spacing w:before="238" w:after="119"/>
      <w:outlineLvl w:val="0"/>
    </w:pPr>
    <w:rPr>
      <w:b/>
      <w:bCs/>
    </w:rPr>
  </w:style>
  <w:style w:type="paragraph" w:styleId="Ttulo2">
    <w:name w:val="heading 2"/>
    <w:basedOn w:val="Heading"/>
    <w:next w:val="Textbody"/>
    <w:uiPriority w:val="9"/>
    <w:unhideWhenUsed/>
    <w:qFormat/>
    <w:pPr>
      <w:outlineLvl w:val="1"/>
    </w:pPr>
    <w:rPr>
      <w:b/>
      <w:bCs/>
      <w:i/>
      <w:iCs/>
    </w:rPr>
  </w:style>
  <w:style w:type="paragraph" w:styleId="Ttulo3">
    <w:name w:val="heading 3"/>
    <w:basedOn w:val="UBUcuerpoTrabajo"/>
    <w:next w:val="Normal"/>
    <w:link w:val="Ttulo3Car"/>
    <w:uiPriority w:val="9"/>
    <w:unhideWhenUsed/>
    <w:qFormat/>
    <w:rsid w:val="00140828"/>
    <w:pPr>
      <w:outlineLvl w:val="2"/>
    </w:pPr>
    <w:rPr>
      <w:rFonts w:ascii="Liberation Sans" w:hAnsi="Liberation Sans"/>
      <w:b/>
      <w:bCs/>
      <w:sz w:val="28"/>
      <w:szCs w:val="28"/>
    </w:rPr>
  </w:style>
  <w:style w:type="paragraph" w:styleId="Ttulo4">
    <w:name w:val="heading 4"/>
    <w:basedOn w:val="Normal"/>
    <w:next w:val="Normal"/>
    <w:link w:val="Ttulo4Car"/>
    <w:uiPriority w:val="9"/>
    <w:unhideWhenUsed/>
    <w:qFormat/>
    <w:rsid w:val="006353FD"/>
    <w:pPr>
      <w:keepNext/>
      <w:keepLines/>
      <w:spacing w:before="40"/>
      <w:outlineLvl w:val="3"/>
    </w:pPr>
    <w:rPr>
      <w:rFonts w:asciiTheme="majorHAnsi" w:eastAsiaTheme="majorEastAsia" w:hAnsiTheme="majorHAnsi" w:cs="Mangal"/>
      <w:i/>
      <w:iCs/>
      <w:color w:val="2F5496" w:themeColor="accent1" w:themeShade="BF"/>
      <w:szCs w:val="21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Standard">
    <w:name w:val="Standard"/>
  </w:style>
  <w:style w:type="paragraph" w:customStyle="1" w:styleId="Heading">
    <w:name w:val="Heading"/>
    <w:basedOn w:val="Standard"/>
    <w:next w:val="Textbody"/>
    <w:pPr>
      <w:keepNext/>
      <w:spacing w:before="240" w:after="120"/>
    </w:pPr>
    <w:rPr>
      <w:rFonts w:ascii="Liberation Sans" w:hAnsi="Liberation Sans"/>
      <w:sz w:val="28"/>
      <w:szCs w:val="28"/>
    </w:rPr>
  </w:style>
  <w:style w:type="paragraph" w:customStyle="1" w:styleId="Textbody">
    <w:name w:val="Text body"/>
    <w:basedOn w:val="Standard"/>
    <w:pPr>
      <w:spacing w:after="120"/>
    </w:pPr>
  </w:style>
  <w:style w:type="paragraph" w:styleId="Lista">
    <w:name w:val="List"/>
    <w:basedOn w:val="Textbody"/>
  </w:style>
  <w:style w:type="paragraph" w:styleId="Descripcin">
    <w:name w:val="caption"/>
    <w:basedOn w:val="Standard"/>
    <w:pPr>
      <w:suppressLineNumbers/>
      <w:spacing w:before="120" w:after="120"/>
    </w:pPr>
    <w:rPr>
      <w:i/>
      <w:iCs/>
    </w:rPr>
  </w:style>
  <w:style w:type="paragraph" w:customStyle="1" w:styleId="Index">
    <w:name w:val="Index"/>
    <w:basedOn w:val="Standard"/>
    <w:pPr>
      <w:suppressLineNumbers/>
    </w:pPr>
  </w:style>
  <w:style w:type="paragraph" w:customStyle="1" w:styleId="Footnote">
    <w:name w:val="Footnote"/>
    <w:basedOn w:val="Standard"/>
    <w:pPr>
      <w:suppressLineNumbers/>
      <w:ind w:left="339" w:hanging="339"/>
    </w:pPr>
    <w:rPr>
      <w:sz w:val="20"/>
      <w:szCs w:val="20"/>
    </w:rPr>
  </w:style>
  <w:style w:type="paragraph" w:customStyle="1" w:styleId="UBUcuerpoTrabajo">
    <w:name w:val="UBUcuerpoTrabajo"/>
    <w:basedOn w:val="Textbody"/>
    <w:pPr>
      <w:spacing w:after="0"/>
      <w:ind w:firstLine="283"/>
    </w:pPr>
  </w:style>
  <w:style w:type="paragraph" w:styleId="Piedepgina">
    <w:name w:val="footer"/>
    <w:basedOn w:val="Standard"/>
    <w:pPr>
      <w:suppressLineNumbers/>
      <w:tabs>
        <w:tab w:val="center" w:pos="4819"/>
        <w:tab w:val="right" w:pos="9638"/>
      </w:tabs>
    </w:pPr>
  </w:style>
  <w:style w:type="paragraph" w:customStyle="1" w:styleId="Heading10">
    <w:name w:val="Heading 10"/>
    <w:basedOn w:val="Heading"/>
    <w:next w:val="Textbody"/>
    <w:rPr>
      <w:b/>
      <w:bCs/>
    </w:rPr>
  </w:style>
  <w:style w:type="paragraph" w:customStyle="1" w:styleId="Illustration">
    <w:name w:val="Illustration"/>
    <w:basedOn w:val="Descripcin"/>
  </w:style>
  <w:style w:type="paragraph" w:customStyle="1" w:styleId="Framecontents">
    <w:name w:val="Frame contents"/>
    <w:basedOn w:val="Textbody"/>
  </w:style>
  <w:style w:type="character" w:customStyle="1" w:styleId="Footnoteanchor">
    <w:name w:val="Footnote anchor"/>
    <w:rPr>
      <w:position w:val="0"/>
      <w:vertAlign w:val="superscript"/>
    </w:rPr>
  </w:style>
  <w:style w:type="character" w:customStyle="1" w:styleId="FootnoteSymbol">
    <w:name w:val="Footnote Symbol"/>
  </w:style>
  <w:style w:type="character" w:styleId="Refdenotaalpie">
    <w:name w:val="footnote reference"/>
    <w:basedOn w:val="Fuentedeprrafopredeter"/>
    <w:uiPriority w:val="99"/>
    <w:semiHidden/>
    <w:unhideWhenUsed/>
    <w:rPr>
      <w:vertAlign w:val="superscript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ED315E"/>
    <w:rPr>
      <w:rFonts w:cs="Mangal"/>
      <w:sz w:val="20"/>
      <w:szCs w:val="18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ED315E"/>
    <w:rPr>
      <w:rFonts w:cs="Mangal"/>
      <w:sz w:val="20"/>
      <w:szCs w:val="18"/>
    </w:rPr>
  </w:style>
  <w:style w:type="character" w:styleId="Refdenotaalfinal">
    <w:name w:val="endnote reference"/>
    <w:basedOn w:val="Fuentedeprrafopredeter"/>
    <w:uiPriority w:val="99"/>
    <w:unhideWhenUsed/>
    <w:rsid w:val="00ED315E"/>
    <w:rPr>
      <w:vertAlign w:val="superscript"/>
    </w:rPr>
  </w:style>
  <w:style w:type="paragraph" w:styleId="Bibliografa">
    <w:name w:val="Bibliography"/>
    <w:basedOn w:val="Normal"/>
    <w:next w:val="Normal"/>
    <w:uiPriority w:val="37"/>
    <w:unhideWhenUsed/>
    <w:rsid w:val="00ED315E"/>
    <w:rPr>
      <w:rFonts w:cs="Mangal"/>
      <w:szCs w:val="21"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ED315E"/>
    <w:rPr>
      <w:rFonts w:cs="Mangal"/>
      <w:sz w:val="20"/>
      <w:szCs w:val="18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ED315E"/>
    <w:rPr>
      <w:rFonts w:cs="Mangal"/>
      <w:sz w:val="20"/>
      <w:szCs w:val="18"/>
    </w:rPr>
  </w:style>
  <w:style w:type="paragraph" w:styleId="NormalWeb">
    <w:name w:val="Normal (Web)"/>
    <w:basedOn w:val="Normal"/>
    <w:uiPriority w:val="99"/>
    <w:semiHidden/>
    <w:unhideWhenUsed/>
    <w:rsid w:val="00ED315E"/>
    <w:pPr>
      <w:widowControl/>
      <w:suppressAutoHyphens w:val="0"/>
      <w:autoSpaceDN/>
      <w:spacing w:before="100" w:beforeAutospacing="1" w:after="100" w:afterAutospacing="1"/>
      <w:textAlignment w:val="auto"/>
    </w:pPr>
    <w:rPr>
      <w:rFonts w:ascii="Times New Roman" w:eastAsia="Times New Roman" w:hAnsi="Times New Roman" w:cs="Times New Roman"/>
      <w:kern w:val="0"/>
      <w:lang w:eastAsia="es-ES" w:bidi="ar-SA"/>
    </w:rPr>
  </w:style>
  <w:style w:type="character" w:customStyle="1" w:styleId="Ttulo3Car">
    <w:name w:val="Título 3 Car"/>
    <w:basedOn w:val="Fuentedeprrafopredeter"/>
    <w:link w:val="Ttulo3"/>
    <w:uiPriority w:val="9"/>
    <w:rsid w:val="00140828"/>
    <w:rPr>
      <w:rFonts w:ascii="Liberation Sans" w:hAnsi="Liberation Sans"/>
      <w:b/>
      <w:bCs/>
      <w:sz w:val="28"/>
      <w:szCs w:val="28"/>
    </w:rPr>
  </w:style>
  <w:style w:type="table" w:styleId="Tablaconcuadrcula">
    <w:name w:val="Table Grid"/>
    <w:basedOn w:val="Tablanormal"/>
    <w:uiPriority w:val="39"/>
    <w:rsid w:val="003E588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tulo4Car">
    <w:name w:val="Título 4 Car"/>
    <w:basedOn w:val="Fuentedeprrafopredeter"/>
    <w:link w:val="Ttulo4"/>
    <w:uiPriority w:val="9"/>
    <w:rsid w:val="006353FD"/>
    <w:rPr>
      <w:rFonts w:asciiTheme="majorHAnsi" w:eastAsiaTheme="majorEastAsia" w:hAnsiTheme="majorHAnsi" w:cs="Mangal"/>
      <w:i/>
      <w:iCs/>
      <w:color w:val="2F5496" w:themeColor="accent1" w:themeShade="BF"/>
      <w:szCs w:val="21"/>
    </w:rPr>
  </w:style>
  <w:style w:type="character" w:styleId="Hipervnculo">
    <w:name w:val="Hyperlink"/>
    <w:basedOn w:val="Fuentedeprrafopredeter"/>
    <w:uiPriority w:val="99"/>
    <w:unhideWhenUsed/>
    <w:rsid w:val="00966053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966053"/>
    <w:rPr>
      <w:color w:val="605E5C"/>
      <w:shd w:val="clear" w:color="auto" w:fill="E1DFDD"/>
    </w:rPr>
  </w:style>
  <w:style w:type="character" w:styleId="Hipervnculovisitado">
    <w:name w:val="FollowedHyperlink"/>
    <w:basedOn w:val="Fuentedeprrafopredeter"/>
    <w:uiPriority w:val="99"/>
    <w:semiHidden/>
    <w:unhideWhenUsed/>
    <w:rsid w:val="00966053"/>
    <w:rPr>
      <w:color w:val="954F72" w:themeColor="followedHyperlink"/>
      <w:u w:val="single"/>
    </w:rPr>
  </w:style>
  <w:style w:type="paragraph" w:styleId="Encabezado">
    <w:name w:val="header"/>
    <w:basedOn w:val="Normal"/>
    <w:link w:val="EncabezadoCar"/>
    <w:uiPriority w:val="99"/>
    <w:unhideWhenUsed/>
    <w:rsid w:val="00F57C5E"/>
    <w:pPr>
      <w:tabs>
        <w:tab w:val="center" w:pos="4252"/>
        <w:tab w:val="right" w:pos="8504"/>
      </w:tabs>
    </w:pPr>
    <w:rPr>
      <w:rFonts w:cs="Mangal"/>
      <w:szCs w:val="21"/>
    </w:rPr>
  </w:style>
  <w:style w:type="character" w:customStyle="1" w:styleId="EncabezadoCar">
    <w:name w:val="Encabezado Car"/>
    <w:basedOn w:val="Fuentedeprrafopredeter"/>
    <w:link w:val="Encabezado"/>
    <w:uiPriority w:val="99"/>
    <w:rsid w:val="00F57C5E"/>
    <w:rPr>
      <w:rFonts w:cs="Mangal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91036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4DB10F9-50FF-4F54-8AC2-196D2DC061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19</TotalTime>
  <Pages>5</Pages>
  <Words>923</Words>
  <Characters>5078</Characters>
  <Application>Microsoft Office Word</Application>
  <DocSecurity>0</DocSecurity>
  <Lines>42</Lines>
  <Paragraphs>1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pa </dc:creator>
  <cp:lastModifiedBy>alba</cp:lastModifiedBy>
  <cp:revision>78</cp:revision>
  <cp:lastPrinted>2015-07-18T14:21:00Z</cp:lastPrinted>
  <dcterms:created xsi:type="dcterms:W3CDTF">2022-05-22T20:54:00Z</dcterms:created>
  <dcterms:modified xsi:type="dcterms:W3CDTF">2022-06-02T09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8"&gt;&lt;session id="VstEiqCx"/&gt;&lt;style id="http://www.zotero.org/styles/modern-humanities-research-association" hasBibliography="1" bibliographyStyleHasBeenSet="1"/&gt;&lt;prefs&gt;&lt;pref name="fieldType" value="Field"/&gt;&lt;pref n</vt:lpwstr>
  </property>
  <property fmtid="{D5CDD505-2E9C-101B-9397-08002B2CF9AE}" pid="3" name="ZOTERO_PREF_2">
    <vt:lpwstr>ame="noteType" value="2"/&gt;&lt;/prefs&gt;&lt;/data&gt;</vt:lpwstr>
  </property>
</Properties>
</file>